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sz w:val="40"/>
          <w:szCs w:val="40"/>
          <w:lang w:val="nl-NL"/>
        </w:rPr>
      </w:pPr>
    </w:p>
    <w:p w14:paraId="04A434D7" w14:textId="5F5FB1BB" w:rsidR="00AA35B8" w:rsidRPr="00B77F0D" w:rsidRDefault="0032790A" w:rsidP="00F65182">
      <w:pPr>
        <w:jc w:val="center"/>
        <w:rPr>
          <w:sz w:val="40"/>
          <w:szCs w:val="40"/>
          <w:lang w:val="nl-NL"/>
        </w:rPr>
      </w:pPr>
      <w:r>
        <w:rPr>
          <w:noProof/>
          <w:sz w:val="40"/>
          <w:szCs w:val="40"/>
          <w:lang w:val="nl-NL"/>
        </w:rPr>
        <w:drawing>
          <wp:anchor distT="0" distB="0" distL="114300" distR="114300" simplePos="0" relativeHeight="251656192" behindDoc="0" locked="0" layoutInCell="1" allowOverlap="1" wp14:anchorId="5E1B1354" wp14:editId="18314564">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sz w:val="40"/>
          <w:szCs w:val="40"/>
          <w:lang w:val="nl-NL"/>
        </w:rPr>
      </w:pPr>
    </w:p>
    <w:p w14:paraId="665A401C" w14:textId="77777777" w:rsidR="00AA35B8" w:rsidRPr="00B77F0D" w:rsidRDefault="00AA35B8" w:rsidP="00F65182">
      <w:pPr>
        <w:jc w:val="center"/>
        <w:rPr>
          <w:sz w:val="40"/>
          <w:szCs w:val="40"/>
          <w:lang w:val="nl-NL"/>
        </w:rPr>
      </w:pPr>
    </w:p>
    <w:p w14:paraId="36455F36" w14:textId="77777777" w:rsidR="00AA35B8" w:rsidRPr="00B77F0D" w:rsidRDefault="00AA35B8" w:rsidP="00F65182">
      <w:pPr>
        <w:jc w:val="center"/>
        <w:rPr>
          <w:sz w:val="40"/>
          <w:szCs w:val="40"/>
          <w:lang w:val="nl-NL"/>
        </w:rPr>
      </w:pPr>
    </w:p>
    <w:p w14:paraId="405FD218" w14:textId="77777777" w:rsidR="00AA35B8" w:rsidRPr="00B77F0D" w:rsidRDefault="00AA35B8" w:rsidP="00F65182">
      <w:pPr>
        <w:jc w:val="center"/>
        <w:rPr>
          <w:sz w:val="40"/>
          <w:szCs w:val="40"/>
          <w:lang w:val="nl-NL"/>
        </w:rPr>
      </w:pPr>
    </w:p>
    <w:p w14:paraId="0680CC12" w14:textId="0B5513B4" w:rsidR="00000000" w:rsidRPr="00B77F0D" w:rsidRDefault="00AD4B00" w:rsidP="00F65182">
      <w:pPr>
        <w:jc w:val="center"/>
        <w:rPr>
          <w:sz w:val="40"/>
          <w:szCs w:val="40"/>
        </w:rPr>
      </w:pPr>
      <w:r>
        <w:rPr>
          <w:sz w:val="40"/>
          <w:szCs w:val="40"/>
        </w:rPr>
        <w:t xml:space="preserve">Parental age and offspring lifespan: </w:t>
      </w:r>
      <w:r w:rsidR="00F65182" w:rsidRPr="00B77F0D">
        <w:rPr>
          <w:sz w:val="40"/>
          <w:szCs w:val="40"/>
        </w:rPr>
        <w:t>the Lansing Effect</w:t>
      </w:r>
      <w:r w:rsidR="001F0CF9">
        <w:rPr>
          <w:sz w:val="40"/>
          <w:szCs w:val="40"/>
        </w:rPr>
        <w:t xml:space="preserve"> and its underlying mechanisms</w:t>
      </w:r>
    </w:p>
    <w:p w14:paraId="60DBF181" w14:textId="1BF7916B" w:rsidR="00F65182" w:rsidRPr="00B77F0D" w:rsidRDefault="001F0CF9" w:rsidP="00F65182">
      <w:pPr>
        <w:jc w:val="center"/>
        <w:rPr>
          <w:sz w:val="32"/>
          <w:szCs w:val="32"/>
        </w:rPr>
      </w:pPr>
      <w:r>
        <w:rPr>
          <w:sz w:val="32"/>
          <w:szCs w:val="32"/>
        </w:rPr>
        <w:t>[subtitle]</w:t>
      </w:r>
    </w:p>
    <w:p w14:paraId="71476E82" w14:textId="77777777" w:rsidR="00AA35B8" w:rsidRPr="00B77F0D" w:rsidRDefault="00AA35B8" w:rsidP="00F65182">
      <w:pPr>
        <w:jc w:val="center"/>
      </w:pPr>
    </w:p>
    <w:p w14:paraId="06636720" w14:textId="77777777" w:rsidR="00AA35B8" w:rsidRPr="00B77F0D" w:rsidRDefault="00AA35B8" w:rsidP="00F65182">
      <w:pPr>
        <w:jc w:val="center"/>
      </w:pPr>
    </w:p>
    <w:p w14:paraId="4C22B92C" w14:textId="77777777" w:rsidR="00AA35B8" w:rsidRPr="00B77F0D" w:rsidRDefault="00AA35B8" w:rsidP="00F65182">
      <w:pPr>
        <w:jc w:val="center"/>
      </w:pPr>
    </w:p>
    <w:p w14:paraId="559BAAA9" w14:textId="77777777" w:rsidR="00AA35B8" w:rsidRPr="00B77F0D" w:rsidRDefault="00AA35B8" w:rsidP="00F65182">
      <w:pPr>
        <w:jc w:val="center"/>
      </w:pPr>
    </w:p>
    <w:p w14:paraId="1B0971BB" w14:textId="77777777" w:rsidR="00AA35B8" w:rsidRPr="00B77F0D" w:rsidRDefault="00AA35B8" w:rsidP="00F65182">
      <w:pPr>
        <w:jc w:val="center"/>
      </w:pPr>
    </w:p>
    <w:p w14:paraId="1766C8D2" w14:textId="4FEEE664" w:rsidR="00F65182" w:rsidRPr="00B77F0D" w:rsidRDefault="00F65182" w:rsidP="00F65182">
      <w:pPr>
        <w:jc w:val="center"/>
      </w:pPr>
      <w:r w:rsidRPr="00B77F0D">
        <w:t xml:space="preserve">Willemijn Oudijk </w:t>
      </w:r>
    </w:p>
    <w:p w14:paraId="13159C1B" w14:textId="77777777" w:rsidR="00F65182" w:rsidRPr="00B77F0D" w:rsidRDefault="00F65182" w:rsidP="00F65182">
      <w:pPr>
        <w:jc w:val="center"/>
      </w:pPr>
      <w:r w:rsidRPr="00B77F0D">
        <w:t>S4995805</w:t>
      </w:r>
    </w:p>
    <w:p w14:paraId="53061B37" w14:textId="7557944A" w:rsidR="00F65182" w:rsidRPr="00B77F0D" w:rsidRDefault="00F65182" w:rsidP="00F65182">
      <w:pPr>
        <w:jc w:val="center"/>
      </w:pPr>
      <w:r w:rsidRPr="00B77F0D">
        <w:t xml:space="preserve">MSc Biology: Modelling in the Life Sciences </w:t>
      </w:r>
    </w:p>
    <w:p w14:paraId="3BE0D2C5" w14:textId="77777777" w:rsidR="00AA35B8" w:rsidRPr="00B77F0D" w:rsidRDefault="00AA35B8" w:rsidP="00F65182">
      <w:pPr>
        <w:jc w:val="center"/>
      </w:pPr>
    </w:p>
    <w:p w14:paraId="2538B943" w14:textId="618BC2FE" w:rsidR="00AA35B8" w:rsidRPr="00B77F0D" w:rsidRDefault="00AA35B8" w:rsidP="00F65182">
      <w:pPr>
        <w:jc w:val="center"/>
      </w:pPr>
      <w:r w:rsidRPr="00B77F0D">
        <w:t>Faculty of Science and Engineering</w:t>
      </w:r>
    </w:p>
    <w:p w14:paraId="49C4684F" w14:textId="221AB327" w:rsidR="00AA35B8" w:rsidRPr="00B77F0D" w:rsidRDefault="00AA35B8" w:rsidP="00F65182">
      <w:pPr>
        <w:jc w:val="center"/>
      </w:pPr>
      <w:r w:rsidRPr="00B77F0D">
        <w:t>Theoretical Research in Evolutionary Life Sciences (TRÊS)</w:t>
      </w:r>
    </w:p>
    <w:p w14:paraId="4DE700B7" w14:textId="669E2A31" w:rsidR="00CA7A71" w:rsidRPr="00B77F0D" w:rsidRDefault="00CA7A71" w:rsidP="00F65182">
      <w:pPr>
        <w:jc w:val="center"/>
      </w:pPr>
      <w:r w:rsidRPr="00B77F0D">
        <w:t>Supervisor/ examiner:</w:t>
      </w:r>
      <w:r w:rsidR="00A23487" w:rsidRPr="00B77F0D">
        <w:t xml:space="preserve"> prof. </w:t>
      </w:r>
      <w:proofErr w:type="spellStart"/>
      <w:r w:rsidR="00A23487" w:rsidRPr="00B77F0D">
        <w:t>dr.</w:t>
      </w:r>
      <w:proofErr w:type="spellEnd"/>
      <w:r w:rsidR="00A23487" w:rsidRPr="00B77F0D">
        <w:t xml:space="preserve"> I.R.</w:t>
      </w:r>
      <w:r w:rsidRPr="00B77F0D">
        <w:t xml:space="preserve"> </w:t>
      </w:r>
      <w:r w:rsidR="00A23487" w:rsidRPr="00B77F0D">
        <w:t>(</w:t>
      </w:r>
      <w:proofErr w:type="spellStart"/>
      <w:r w:rsidRPr="00B77F0D">
        <w:t>Ido</w:t>
      </w:r>
      <w:proofErr w:type="spellEnd"/>
      <w:r w:rsidR="00A23487" w:rsidRPr="00B77F0D">
        <w:t>)</w:t>
      </w:r>
      <w:r w:rsidRPr="00B77F0D">
        <w:t xml:space="preserve"> Pen </w:t>
      </w:r>
    </w:p>
    <w:p w14:paraId="409E9BD6" w14:textId="3C871E4D" w:rsidR="00A23487" w:rsidRPr="00B77F0D" w:rsidRDefault="00CA7A71" w:rsidP="00F65182">
      <w:pPr>
        <w:jc w:val="center"/>
      </w:pPr>
      <w:r w:rsidRPr="00B77F0D">
        <w:t xml:space="preserve">Second </w:t>
      </w:r>
      <w:r w:rsidR="00A23487" w:rsidRPr="00B77F0D">
        <w:t>examiner</w:t>
      </w:r>
      <w:r w:rsidRPr="00B77F0D">
        <w:t xml:space="preserve">: </w:t>
      </w:r>
      <w:r w:rsidR="00A23487" w:rsidRPr="00B77F0D">
        <w:t xml:space="preserve">prof. </w:t>
      </w:r>
      <w:proofErr w:type="spellStart"/>
      <w:r w:rsidR="00A23487" w:rsidRPr="00B77F0D">
        <w:t>dr.</w:t>
      </w:r>
      <w:proofErr w:type="spellEnd"/>
      <w:r w:rsidR="00A23487" w:rsidRPr="00B77F0D">
        <w:t xml:space="preserve"> G.S. (</w:t>
      </w:r>
      <w:r w:rsidRPr="00B77F0D">
        <w:t>Sander</w:t>
      </w:r>
      <w:r w:rsidR="00A23487" w:rsidRPr="00B77F0D">
        <w:t>)</w:t>
      </w:r>
      <w:r w:rsidRPr="00B77F0D">
        <w:t xml:space="preserve"> van </w:t>
      </w:r>
      <w:proofErr w:type="spellStart"/>
      <w:r w:rsidRPr="00B77F0D">
        <w:t>Doorn</w:t>
      </w:r>
      <w:proofErr w:type="spellEnd"/>
    </w:p>
    <w:p w14:paraId="2D87CB3B" w14:textId="3B029B05" w:rsidR="00CA7A71" w:rsidRPr="00B77F0D" w:rsidRDefault="00A23487" w:rsidP="00F65182">
      <w:pPr>
        <w:jc w:val="center"/>
      </w:pPr>
      <w:r w:rsidRPr="00B77F0D">
        <w:t>Daily supervisor: J. J. (Jan) Kreider, PhD student</w:t>
      </w:r>
      <w:r w:rsidR="00CA7A71" w:rsidRPr="00B77F0D">
        <w:t xml:space="preserve"> </w:t>
      </w:r>
    </w:p>
    <w:p w14:paraId="6E01E548" w14:textId="59C5EC86" w:rsidR="00AA35B8" w:rsidRPr="00B77F0D" w:rsidRDefault="00AA35B8" w:rsidP="00F65182">
      <w:pPr>
        <w:jc w:val="center"/>
      </w:pPr>
    </w:p>
    <w:p w14:paraId="190FA3C7" w14:textId="3B597044" w:rsidR="00AA35B8" w:rsidRPr="00B77F0D" w:rsidRDefault="00AA35B8" w:rsidP="00F65182">
      <w:pPr>
        <w:jc w:val="center"/>
      </w:pPr>
      <w:r w:rsidRPr="00B77F0D">
        <w:t>21/07/23</w:t>
      </w:r>
    </w:p>
    <w:p w14:paraId="4D37B293" w14:textId="2DB1F9F2" w:rsidR="00AA35B8" w:rsidRPr="00B77F0D" w:rsidRDefault="00F65182" w:rsidP="00F65182">
      <w:pPr>
        <w:jc w:val="center"/>
      </w:pPr>
      <w:r w:rsidRPr="00B77F0D">
        <w:t xml:space="preserve"> </w:t>
      </w:r>
    </w:p>
    <w:p w14:paraId="1FCE844B" w14:textId="77777777" w:rsidR="00AA35B8" w:rsidRPr="00B77F0D" w:rsidRDefault="00AA35B8">
      <w:r w:rsidRPr="00B77F0D">
        <w:br w:type="page"/>
      </w:r>
    </w:p>
    <w:p w14:paraId="0544B408" w14:textId="77777777" w:rsidR="00AA35B8" w:rsidRPr="00B77F0D" w:rsidRDefault="00AA35B8" w:rsidP="00AA35B8">
      <w:pPr>
        <w:rPr>
          <w:b/>
          <w:bCs/>
        </w:rPr>
      </w:pPr>
      <w:r w:rsidRPr="00B77F0D">
        <w:rPr>
          <w:b/>
          <w:bCs/>
        </w:rPr>
        <w:lastRenderedPageBreak/>
        <w:t>Abstract</w:t>
      </w:r>
    </w:p>
    <w:p w14:paraId="54D64812" w14:textId="77777777" w:rsidR="00346E67" w:rsidRDefault="00346E67">
      <w:pPr>
        <w:rPr>
          <w:b/>
          <w:bCs/>
        </w:rPr>
      </w:pPr>
    </w:p>
    <w:p w14:paraId="29FA92F0" w14:textId="77777777" w:rsidR="00346E67" w:rsidRDefault="00346E67">
      <w:r>
        <w:t xml:space="preserve">Broad and general what is Lansing effect and why is it relevant to study </w:t>
      </w:r>
    </w:p>
    <w:p w14:paraId="0A206C6E" w14:textId="429A4593" w:rsidR="00346E67" w:rsidRDefault="00346E67">
      <w:r>
        <w:t>Evidence for and against, we lack a theoretical framework</w:t>
      </w:r>
    </w:p>
    <w:p w14:paraId="7E51EE52" w14:textId="77777777" w:rsidR="00346E67" w:rsidRDefault="00346E67">
      <w:pPr>
        <w:rPr>
          <w:b/>
          <w:bCs/>
        </w:rPr>
      </w:pPr>
      <w:r w:rsidRPr="00346E67">
        <w:t>Here we present</w:t>
      </w:r>
      <w:proofErr w:type="gramStart"/>
      <w:r w:rsidRPr="00346E67">
        <w:t xml:space="preserve"> ..</w:t>
      </w:r>
      <w:proofErr w:type="gramEnd"/>
      <w:r w:rsidRPr="00346E67">
        <w:t xml:space="preserve"> model for the Lansing effect. </w:t>
      </w:r>
    </w:p>
    <w:p w14:paraId="3C89A3AE" w14:textId="02F866E0" w:rsidR="00346E67" w:rsidRPr="00346E67" w:rsidRDefault="00346E67">
      <w:r w:rsidRPr="00346E67">
        <w:t>We simulate different mechanisms</w:t>
      </w:r>
      <w:r>
        <w:t xml:space="preserve">, name them in a biological way. </w:t>
      </w:r>
    </w:p>
    <w:p w14:paraId="3A26745A" w14:textId="77777777" w:rsidR="00346E67" w:rsidRDefault="00346E67">
      <w:r w:rsidRPr="00346E67">
        <w:t xml:space="preserve">What do the results show, some show Lansing effect, some </w:t>
      </w:r>
      <w:proofErr w:type="gramStart"/>
      <w:r w:rsidRPr="00346E67">
        <w:t xml:space="preserve">don’t </w:t>
      </w:r>
      <w:r>
        <w:t>,</w:t>
      </w:r>
      <w:proofErr w:type="gramEnd"/>
      <w:r>
        <w:t xml:space="preserve"> for example an age-specific investment can counteract gamete decline. </w:t>
      </w:r>
      <w:proofErr w:type="spellStart"/>
      <w:r>
        <w:t>Intuituve</w:t>
      </w:r>
      <w:proofErr w:type="spellEnd"/>
      <w:r>
        <w:t xml:space="preserve"> for the reader. </w:t>
      </w:r>
    </w:p>
    <w:p w14:paraId="5F2D613D" w14:textId="77777777" w:rsidR="00346E67" w:rsidRDefault="00346E67">
      <w:r>
        <w:t xml:space="preserve">We also demonstrate how the method of data collection might affect this. </w:t>
      </w:r>
    </w:p>
    <w:p w14:paraId="53B6FA6D" w14:textId="7749EE47" w:rsidR="00AA35B8" w:rsidRPr="00346E67" w:rsidRDefault="00346E67">
      <w:pPr>
        <w:rPr>
          <w:b/>
          <w:bCs/>
        </w:rPr>
      </w:pPr>
      <w:r>
        <w:t xml:space="preserve">Overall, we provide a mechanistic framework for </w:t>
      </w:r>
      <w:proofErr w:type="gramStart"/>
      <w:r>
        <w:t>understanding..</w:t>
      </w:r>
      <w:proofErr w:type="gramEnd"/>
      <w:r>
        <w:t xml:space="preserve"> </w:t>
      </w:r>
      <w:r w:rsidR="00546138">
        <w:t xml:space="preserve">Potentially providing insight on the occurrence of a Lansing effect in empirical studies. </w:t>
      </w:r>
      <w:r>
        <w:rPr>
          <w:b/>
          <w:bCs/>
        </w:rPr>
        <w:t xml:space="preserve"> </w:t>
      </w:r>
      <w:r w:rsidR="00AA35B8" w:rsidRPr="00346E67">
        <w:rPr>
          <w:b/>
          <w:bCs/>
        </w:rPr>
        <w:br w:type="page"/>
      </w:r>
    </w:p>
    <w:p w14:paraId="3652F118" w14:textId="2D4E23EE" w:rsidR="00AA35B8" w:rsidRPr="00B77F0D" w:rsidRDefault="00AA35B8" w:rsidP="00AA35B8">
      <w:pPr>
        <w:rPr>
          <w:b/>
          <w:bCs/>
        </w:rPr>
      </w:pPr>
      <w:r w:rsidRPr="00B77F0D">
        <w:rPr>
          <w:b/>
          <w:bCs/>
        </w:rPr>
        <w:lastRenderedPageBreak/>
        <w:t xml:space="preserve">Table of contents </w:t>
      </w:r>
    </w:p>
    <w:p w14:paraId="27364363" w14:textId="77777777" w:rsidR="007553EA" w:rsidRDefault="007553EA">
      <w:pPr>
        <w:rPr>
          <w:b/>
          <w:bCs/>
        </w:rPr>
      </w:pPr>
    </w:p>
    <w:p w14:paraId="4A2F55A6" w14:textId="77777777" w:rsidR="007553EA" w:rsidRPr="007553EA" w:rsidRDefault="007553EA" w:rsidP="007553EA">
      <w:pPr>
        <w:spacing w:line="720" w:lineRule="auto"/>
        <w:rPr>
          <w:i/>
          <w:iCs/>
        </w:rPr>
      </w:pPr>
      <w:r w:rsidRPr="007553EA">
        <w:rPr>
          <w:i/>
          <w:iCs/>
        </w:rPr>
        <w:t xml:space="preserve">Introduction </w:t>
      </w:r>
    </w:p>
    <w:p w14:paraId="13D2A893" w14:textId="77777777" w:rsidR="007553EA" w:rsidRPr="007553EA" w:rsidRDefault="007553EA" w:rsidP="007553EA">
      <w:pPr>
        <w:spacing w:line="720" w:lineRule="auto"/>
        <w:rPr>
          <w:i/>
          <w:iCs/>
        </w:rPr>
      </w:pPr>
      <w:r w:rsidRPr="007553EA">
        <w:rPr>
          <w:i/>
          <w:iCs/>
        </w:rPr>
        <w:t>Methods</w:t>
      </w:r>
    </w:p>
    <w:p w14:paraId="4FD9A89A" w14:textId="77777777" w:rsidR="007553EA" w:rsidRPr="007553EA" w:rsidRDefault="007553EA" w:rsidP="007553EA">
      <w:pPr>
        <w:spacing w:line="720" w:lineRule="auto"/>
        <w:rPr>
          <w:i/>
          <w:iCs/>
        </w:rPr>
      </w:pPr>
      <w:r w:rsidRPr="007553EA">
        <w:rPr>
          <w:i/>
          <w:iCs/>
        </w:rPr>
        <w:t>Results</w:t>
      </w:r>
    </w:p>
    <w:p w14:paraId="51CCF425" w14:textId="77777777" w:rsidR="007553EA" w:rsidRPr="007553EA" w:rsidRDefault="007553EA" w:rsidP="007553EA">
      <w:pPr>
        <w:spacing w:line="720" w:lineRule="auto"/>
        <w:rPr>
          <w:i/>
          <w:iCs/>
        </w:rPr>
      </w:pPr>
      <w:r w:rsidRPr="007553EA">
        <w:rPr>
          <w:i/>
          <w:iCs/>
        </w:rPr>
        <w:t>Discussion</w:t>
      </w:r>
    </w:p>
    <w:p w14:paraId="29C51FBA" w14:textId="72D4F102" w:rsidR="00AA35B8" w:rsidRPr="00B77F0D" w:rsidRDefault="007553EA" w:rsidP="007553EA">
      <w:pPr>
        <w:spacing w:line="720" w:lineRule="auto"/>
        <w:rPr>
          <w:b/>
          <w:bCs/>
        </w:rPr>
      </w:pPr>
      <w:r w:rsidRPr="007553EA">
        <w:rPr>
          <w:i/>
          <w:iCs/>
        </w:rPr>
        <w:t>References</w:t>
      </w:r>
      <w:r w:rsidR="00AA35B8" w:rsidRPr="00B77F0D">
        <w:rPr>
          <w:b/>
          <w:bCs/>
        </w:rPr>
        <w:br w:type="page"/>
      </w:r>
    </w:p>
    <w:p w14:paraId="4CBACA58" w14:textId="7B38065E" w:rsidR="0031204F" w:rsidRPr="001C2641" w:rsidRDefault="0031204F" w:rsidP="00700A11">
      <w:pPr>
        <w:jc w:val="both"/>
        <w:rPr>
          <w:i/>
          <w:iCs/>
          <w:sz w:val="28"/>
          <w:szCs w:val="28"/>
        </w:rPr>
      </w:pPr>
      <w:r w:rsidRPr="001C2641">
        <w:rPr>
          <w:i/>
          <w:iCs/>
          <w:sz w:val="28"/>
          <w:szCs w:val="28"/>
        </w:rPr>
        <w:lastRenderedPageBreak/>
        <w:t xml:space="preserve">Introduction </w:t>
      </w:r>
    </w:p>
    <w:p w14:paraId="6C1D25DD" w14:textId="77777777" w:rsidR="00241518" w:rsidRDefault="00241518" w:rsidP="00700A11">
      <w:pPr>
        <w:jc w:val="both"/>
        <w:rPr>
          <w:i/>
          <w:iCs/>
        </w:rPr>
      </w:pPr>
    </w:p>
    <w:p w14:paraId="0EBC2978" w14:textId="77777777" w:rsidR="00E7723A" w:rsidRDefault="00E7723A" w:rsidP="00E7723A">
      <w:pPr>
        <w:jc w:val="both"/>
      </w:pPr>
      <w:r>
        <w:t xml:space="preserve">Biological ageing, or senescence, is characterized by the physiological deterioration of an organism, which negatively affects the reproductive capacity and fitness of an individual </w:t>
      </w:r>
      <w:r>
        <w:rPr>
          <w:rFonts w:asciiTheme="minorHAnsi" w:hAnsiTheme="minorHAnsi" w:cstheme="minorBidi"/>
        </w:rPr>
        <w:fldChar w:fldCharType="begin"/>
      </w:r>
      <w:r>
        <w:instrText>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w:instrText>
      </w:r>
      <w:r>
        <w:fldChar w:fldCharType="separate"/>
      </w:r>
      <w:r>
        <w:t>(Maklakov et al., 2015)</w:t>
      </w:r>
      <w:r>
        <w:fldChar w:fldCharType="end"/>
      </w:r>
      <w: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heme="minorHAnsi" w:hAnsiTheme="minorHAnsi" w:cstheme="minorBidi"/>
        </w:rPr>
        <w:fldChar w:fldCharType="begin"/>
      </w:r>
      <w:r>
        <w:instrText>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xml:space="preserve">. A negative correlation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heme="minorHAnsi" w:hAnsiTheme="minorHAnsi" w:cstheme="minorBidi"/>
        </w:rPr>
        <w:fldChar w:fldCharType="begin"/>
      </w:r>
      <w:r>
        <w:instrText>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Lansing, 1947; Monaghan et al., 2020)</w:t>
      </w:r>
      <w:r>
        <w:fldChar w:fldCharType="end"/>
      </w:r>
      <w:r>
        <w:t xml:space="preserve">. Following this seminal work, the Lansing effect has been studied in a range of organisms; though with highly inconsistent results. In European rabbits increasing maternal age results in reduced lifetime reproductive success, but increased survival of offspring </w:t>
      </w:r>
      <w:r>
        <w:rPr>
          <w:rFonts w:asciiTheme="minorHAnsi" w:hAnsiTheme="minorHAnsi" w:cstheme="minorBidi"/>
        </w:rPr>
        <w:fldChar w:fldCharType="begin"/>
      </w:r>
      <w:r>
        <w:instrText>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w:instrText>
      </w:r>
      <w:r>
        <w:fldChar w:fldCharType="separate"/>
      </w:r>
      <w:r>
        <w:t>(Rödel et al., 2009)</w:t>
      </w:r>
      <w:r>
        <w:fldChar w:fldCharType="end"/>
      </w:r>
      <w:r>
        <w:t xml:space="preserve">. In Asian elephants the opposite occurs; an increase in maternal age results in reduced survival of their offspring but an increase in the offspring’s lifetime reproductive success </w:t>
      </w:r>
      <w:r>
        <w:rPr>
          <w:rFonts w:asciiTheme="minorHAnsi" w:hAnsiTheme="minorHAnsi" w:cstheme="minorBidi"/>
        </w:rPr>
        <w:fldChar w:fldCharType="begin"/>
      </w:r>
      <w:r>
        <w:instrText>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w:instrText>
      </w:r>
      <w:r>
        <w:fldChar w:fldCharType="separate"/>
      </w:r>
      <w:r>
        <w:t>(Reichert et al., 2020)</w:t>
      </w:r>
      <w:r>
        <w:fldChar w:fldCharType="end"/>
      </w:r>
      <w:r>
        <w:t xml:space="preserve">. Such an increase has also been found in yellow-bellied Marmots </w:t>
      </w:r>
      <w:r>
        <w:rPr>
          <w:rFonts w:asciiTheme="minorHAnsi" w:hAnsiTheme="minorHAnsi" w:cstheme="minorBidi"/>
        </w:rPr>
        <w:fldChar w:fldCharType="begin"/>
      </w:r>
      <w:r>
        <w:instrText>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w:instrText>
      </w:r>
      <w:r>
        <w:fldChar w:fldCharType="separate"/>
      </w:r>
      <w:r>
        <w:t>(Kroeger et al., 2020)</w:t>
      </w:r>
      <w:r>
        <w:fldChar w:fldCharType="end"/>
      </w:r>
      <w:r>
        <w:t xml:space="preserve">. In both the common tern as well as in great tits a decrease in lifetime reproductive success with increasing maternal age has been demonstrated </w:t>
      </w:r>
      <w:r>
        <w:rPr>
          <w:rFonts w:asciiTheme="minorHAnsi" w:hAnsiTheme="minorHAnsi" w:cstheme="minorBidi"/>
        </w:rPr>
        <w:fldChar w:fldCharType="begin"/>
      </w:r>
      <w:r>
        <w:instrText>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w:instrText>
      </w:r>
      <w:r>
        <w:fldChar w:fldCharType="separate"/>
      </w:r>
      <w:r>
        <w:t>(Bouwhuis et al., 2010, 2015)</w:t>
      </w:r>
      <w:r>
        <w:fldChar w:fldCharType="end"/>
      </w:r>
      <w:r>
        <w:t xml:space="preserve">. In house sparrows increasing parental age results in a negative effect on lifetime fitness of the offspring </w:t>
      </w:r>
      <w:r>
        <w:rPr>
          <w:rFonts w:asciiTheme="minorHAnsi" w:hAnsiTheme="minorHAnsi" w:cstheme="minorBidi"/>
        </w:rPr>
        <w:fldChar w:fldCharType="begin"/>
      </w:r>
      <w:r>
        <w:instrText>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w:instrText>
      </w:r>
      <w:r>
        <w:fldChar w:fldCharType="separate"/>
      </w:r>
      <w:r>
        <w:t>(Schroeder et al., 2015)</w:t>
      </w:r>
      <w:r>
        <w:fldChar w:fldCharType="end"/>
      </w:r>
      <w:r>
        <w:t xml:space="preserve">. In the Seychelles warbler, maternal age negatively affects offspring lifespan, although such a correlation does not seem to occur between paternal age and offspring lifespan </w:t>
      </w:r>
      <w:r>
        <w:rPr>
          <w:rFonts w:asciiTheme="minorHAnsi" w:hAnsiTheme="minorHAnsi" w:cstheme="minorBidi"/>
        </w:rPr>
        <w:fldChar w:fldCharType="begin"/>
      </w:r>
      <w:r>
        <w:instrText>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w:instrText>
      </w:r>
      <w:r>
        <w:fldChar w:fldCharType="separate"/>
      </w:r>
      <w:r>
        <w:t>(Sparks et al., 2022)</w:t>
      </w:r>
      <w:r>
        <w:fldChar w:fldCharType="end"/>
      </w:r>
      <w:r>
        <w:t xml:space="preserve">. In </w:t>
      </w:r>
      <w:r>
        <w:rPr>
          <w:i/>
          <w:iCs/>
        </w:rPr>
        <w:t>Drosophila</w:t>
      </w:r>
      <w:r>
        <w:t xml:space="preserve"> fruit flies, both positive </w:t>
      </w:r>
      <w:r>
        <w:rPr>
          <w:rFonts w:asciiTheme="minorHAnsi" w:hAnsiTheme="minorHAnsi" w:cstheme="minorBidi"/>
        </w:rPr>
        <w:fldChar w:fldCharType="begin"/>
      </w:r>
      <w:r>
        <w:instrText>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w:instrText>
      </w:r>
      <w:r>
        <w:fldChar w:fldCharType="separate"/>
      </w:r>
      <w:r>
        <w:t>(Krishna et al., 2012)</w:t>
      </w:r>
      <w:r>
        <w:fldChar w:fldCharType="end"/>
      </w:r>
      <w:r>
        <w:t xml:space="preserve">, negative </w:t>
      </w:r>
      <w:r>
        <w:rPr>
          <w:rFonts w:asciiTheme="minorHAnsi" w:hAnsiTheme="minorHAnsi" w:cstheme="minorBidi"/>
        </w:rPr>
        <w:fldChar w:fldCharType="begin"/>
      </w:r>
      <w:r>
        <w:instrText>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w:instrText>
      </w:r>
      <w:r>
        <w:fldChar w:fldCharType="separate"/>
      </w:r>
      <w:r>
        <w:t>(Hercus &amp; Hoffmann, 2000; Kern et al., 2001; Price &amp; Hansen, 1998; Priest et al., 2002)</w:t>
      </w:r>
      <w:r>
        <w:fldChar w:fldCharType="end"/>
      </w:r>
      <w:r>
        <w:t xml:space="preserve">, population-specific </w:t>
      </w:r>
      <w:r>
        <w:rPr>
          <w:rFonts w:asciiTheme="minorHAnsi" w:hAnsiTheme="minorHAnsi" w:cstheme="minorBidi"/>
        </w:rPr>
        <w:fldChar w:fldCharType="begin"/>
      </w:r>
      <w:r>
        <w:instrText>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w:instrText>
      </w:r>
      <w:r>
        <w:fldChar w:fldCharType="separate"/>
      </w:r>
      <w:r>
        <w:t>(Yılmaz et al., 2008)</w:t>
      </w:r>
      <w:r>
        <w:fldChar w:fldCharType="end"/>
      </w:r>
      <w:r>
        <w:t xml:space="preserve"> and strain-specific </w:t>
      </w:r>
      <w:r>
        <w:rPr>
          <w:rFonts w:asciiTheme="minorHAnsi" w:hAnsiTheme="minorHAnsi" w:cstheme="minorBidi"/>
        </w:rPr>
        <w:fldChar w:fldCharType="begin"/>
      </w:r>
      <w:r>
        <w:instrText>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w:instrText>
      </w:r>
      <w:r>
        <w:fldChar w:fldCharType="separate"/>
      </w:r>
      <w:r>
        <w:t>(Lee et al., 2019)</w:t>
      </w:r>
      <w:r>
        <w:fldChar w:fldCharType="end"/>
      </w:r>
      <w:r>
        <w:t xml:space="preserve"> relations between parental age and offspring lifespan have been found. </w:t>
      </w:r>
    </w:p>
    <w:p w14:paraId="638F9172" w14:textId="6DD157D4" w:rsidR="00E7723A" w:rsidRDefault="00E7723A" w:rsidP="00E7723A">
      <w:pPr>
        <w:jc w:val="both"/>
      </w:pPr>
      <w:r>
        <w:tab/>
        <w:t xml:space="preserve">Theoretical models have demonstrated that a Lansing effect can readily evolve. </w:t>
      </w:r>
      <w:proofErr w:type="spellStart"/>
      <w:r>
        <w:t>Moorad</w:t>
      </w:r>
      <w:proofErr w:type="spellEnd"/>
      <w:r>
        <w:t xml:space="preserve"> &amp; </w:t>
      </w:r>
      <w:proofErr w:type="spellStart"/>
      <w:r>
        <w:t>Nussey</w:t>
      </w:r>
      <w:proofErr w:type="spellEnd"/>
      <w:r>
        <w:t xml:space="preserve"> (2016) have demonstrated in a quantitative genetics model and Hernández et al. (2020) in </w:t>
      </w:r>
      <w:commentRangeStart w:id="0"/>
      <w:r>
        <w:t>a demographic model</w:t>
      </w:r>
      <w:commentRangeEnd w:id="0"/>
      <w:r>
        <w:commentReference w:id="0"/>
      </w:r>
      <w:r>
        <w:t xml:space="preserve"> that </w:t>
      </w:r>
      <w:commentRangeStart w:id="1"/>
      <w:r>
        <w:t>selection against deleterious maternal senescence effects declines with increasing age</w:t>
      </w:r>
      <w:commentRangeEnd w:id="1"/>
      <w:r>
        <w:commentReference w:id="1"/>
      </w:r>
      <w:r>
        <w:t>. However, a Lansing effect might also be counteracted – at least to a certain extent – by an age-specific parental investment into reproduction vs. somatic repair. The theory of ‘terminal investment’ predicts that individuals should invest more In reproduction at the end of their lifetime to prevent resources going to waste</w:t>
      </w:r>
      <w:r w:rsidR="00F708EF">
        <w:t xml:space="preserve"> </w:t>
      </w:r>
      <w:r w:rsidR="00F708EF">
        <w:fldChar w:fldCharType="begin"/>
      </w:r>
      <w:r w:rsidR="00F708EF">
        <w:instrText xml:space="preserve"> ADDIN ZOTERO_ITEM CSL_CITATION {"citationID":"TqDPzftl","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sidR="00F708EF">
        <w:fldChar w:fldCharType="separate"/>
      </w:r>
      <w:r w:rsidR="00F708EF">
        <w:rPr>
          <w:noProof/>
        </w:rPr>
        <w:t>(Clutton-Brock, 1984; Duffield et al., 2017)</w:t>
      </w:r>
      <w:r w:rsidR="00F708EF">
        <w:fldChar w:fldCharType="end"/>
      </w:r>
      <w:r>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rPr>
          <w:rFonts w:asciiTheme="minorHAnsi" w:hAnsiTheme="minorHAnsi" w:cstheme="minorBidi"/>
        </w:rPr>
        <w:fldChar w:fldCharType="begin"/>
      </w:r>
      <w:r>
        <w:instrText>ADDIN ZOTERO_ITEM CSL_CITATION {"citationID":"goHiCmxS","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w:instrText>
      </w:r>
      <w:r>
        <w:fldChar w:fldCharType="separate"/>
      </w:r>
      <w:r>
        <w:t>(McNamara et al., 2009; van den Heuvel et al. 2009)</w:t>
      </w:r>
      <w:r>
        <w:fldChar w:fldCharType="end"/>
      </w:r>
      <w:r>
        <w:t xml:space="preserve">. </w:t>
      </w:r>
    </w:p>
    <w:p w14:paraId="15CBACBD" w14:textId="6C60EAC2" w:rsidR="00E7723A" w:rsidRDefault="00E7723A" w:rsidP="00E7723A">
      <w:pPr>
        <w:ind w:firstLine="720"/>
        <w:jc w:val="both"/>
        <w:rPr>
          <w:color w:val="000000" w:themeColor="text1"/>
        </w:rPr>
      </w:pPr>
      <w:r>
        <w:t xml:space="preserve">Mechanistically, the Lansing effect could be explained by a variety of proximate factors (Monaghan et al. 2020). For instance, the Lansing effect could be caused by a decline in gamete quality. It has long been believed that gametes are ageless; however, this is not the case </w:t>
      </w:r>
      <w:r>
        <w:rPr>
          <w:rFonts w:asciiTheme="minorHAnsi" w:hAnsiTheme="minorHAnsi" w:cstheme="minorBidi"/>
        </w:rPr>
        <w:fldChar w:fldCharType="begin"/>
      </w:r>
      <w:r>
        <w:instrText>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In most of the metazoan animals, females produce gametes early in development and store them for later use. During this storage, damage accumulation can occur, leading to a decline in gamete quality</w:t>
      </w:r>
      <w:r w:rsidR="00BD077A">
        <w:t xml:space="preserve"> </w:t>
      </w:r>
      <w:r w:rsidR="00BD077A">
        <w:fldChar w:fldCharType="begin"/>
      </w:r>
      <w:r w:rsidR="00BD077A">
        <w:instrText xml:space="preserve"> ADDIN ZOTERO_ITEM CSL_CITATION {"citationID":"lPXqB80Y","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rsidR="00BD077A">
        <w:fldChar w:fldCharType="separate"/>
      </w:r>
      <w:r w:rsidR="00BD077A">
        <w:rPr>
          <w:noProof/>
        </w:rPr>
        <w:t>(Monaghan &amp; Metcalfe, 2019; Ziyue Gao et al., 2018)</w:t>
      </w:r>
      <w:r w:rsidR="00BD077A">
        <w:fldChar w:fldCharType="end"/>
      </w:r>
      <w:r>
        <w:t xml:space="preserve">. </w:t>
      </w:r>
      <w:commentRangeStart w:id="2"/>
      <w:r>
        <w:t>Males, however, produce their gametes from stem cells as needed over their lifetime</w:t>
      </w:r>
      <w:commentRangeEnd w:id="2"/>
      <w:r>
        <w:commentReference w:id="2"/>
      </w:r>
      <w:r>
        <w:t xml:space="preserve">. A proliferation phase is entered upon requirement. This can result in spermatogonia stem cell exhaustion over time and thus a decrease in gamete quality </w:t>
      </w:r>
      <w:r>
        <w:rPr>
          <w:rFonts w:asciiTheme="minorHAnsi" w:hAnsiTheme="minorHAnsi" w:cstheme="minorBidi"/>
        </w:rPr>
        <w:fldChar w:fldCharType="begin"/>
      </w:r>
      <w:r>
        <w:instrText>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w:instrText>
      </w:r>
      <w:r>
        <w:fldChar w:fldCharType="separate"/>
      </w:r>
      <w:r>
        <w:t>(Monaghan &amp; Metcalfe, 2019; Pohl et al., 2021)</w:t>
      </w:r>
      <w:r>
        <w:fldChar w:fldCharType="end"/>
      </w:r>
      <w:r>
        <w:t xml:space="preserve">. Another proposed mechanism for the Lansing effect is a decline in the quality of parental care; for instance, older parents might have lower foraging success and therefore provide less food to their offspring </w:t>
      </w:r>
      <w:r>
        <w:fldChar w:fldCharType="begin"/>
      </w:r>
      <w:r>
        <w:instrText xml:space="preserve"> ADDIN ZOTERO_ITEM CSL_CITATION {"citationID":"Btl6RwE6","properties":{"formattedCitation":"(Monaghan et al., 2020; Muller et al., 2017; Sparks et al., 2022)","plainCitation":"(Monaghan et al., 2020; Muller et al., 2017;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fldChar w:fldCharType="separate"/>
      </w:r>
      <w:r>
        <w:rPr>
          <w:noProof/>
        </w:rPr>
        <w:t xml:space="preserve">(Monaghan et al., 2020; Muller et al., 2017; Sparks et al., </w:t>
      </w:r>
      <w:r>
        <w:rPr>
          <w:noProof/>
        </w:rPr>
        <w:lastRenderedPageBreak/>
        <w:t>2022)</w:t>
      </w:r>
      <w:r>
        <w:fldChar w:fldCharType="end"/>
      </w:r>
      <w:r>
        <w:t xml:space="preserve">. Another possibility is that age-specific parental investment into repair vs. reproduction causes a Lansing effect </w:t>
      </w:r>
      <w:r>
        <w:rPr>
          <w:rFonts w:asciiTheme="minorHAnsi" w:hAnsiTheme="minorHAnsi" w:cstheme="minorBidi"/>
        </w:rPr>
        <w:fldChar w:fldCharType="begin"/>
      </w:r>
      <w:r>
        <w:instrText>ADDIN ZOTERO_ITEM CSL_CITATION {"citationID":"O1Tx194I","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w:instrText>
      </w:r>
      <w:r>
        <w:fldChar w:fldCharType="separate"/>
      </w:r>
      <w:r>
        <w:rPr>
          <w:color w:val="000000" w:themeColor="text1"/>
        </w:rPr>
        <w:t>(McNamara et al. 2009; van den Heuvel et al., 2016)</w:t>
      </w:r>
      <w:r>
        <w:fldChar w:fldCharType="end"/>
      </w:r>
      <w:r>
        <w:rPr>
          <w:color w:val="000000" w:themeColor="text1"/>
        </w:rPr>
        <w:t xml:space="preserve">. </w:t>
      </w:r>
      <w:r>
        <w:t xml:space="preserve">In order to better understand why and how parental age can affect offspring quality and lifespan, it is necessary to evaluate whether these candidate mechanisms can indeed cause a Lansing effect. </w:t>
      </w:r>
    </w:p>
    <w:p w14:paraId="41AE9ED5" w14:textId="77777777" w:rsidR="00E7723A" w:rsidRDefault="00E7723A" w:rsidP="00E7723A">
      <w:pPr>
        <w:jc w:val="both"/>
      </w:pPr>
      <w:r>
        <w:rPr>
          <w:i/>
          <w:iCs/>
        </w:rPr>
        <w:tab/>
      </w:r>
      <w:r>
        <w:t>Here, we present evolutionary individual-based simulation models to examine which mechanisms can contribute to the Lansing effect and to predict the relative importance of them. In our models, we implemented multiple mechanisms, such as a decline in gamete quality, a decline in parental care with increasing parental age, or a parental age-specific allocation of resources to repair vs. reproduction, which all could generate or modulate a Lansing effect. We examine the effect of parental age on offspring lifespan both cross-sectional as well as longitudinal to gain a better understanding of how the method of data acquisition can influence whether a Lansing effect is detected or not.</w:t>
      </w:r>
    </w:p>
    <w:p w14:paraId="60075018" w14:textId="77777777" w:rsidR="00001725" w:rsidRDefault="00001725" w:rsidP="009220F6">
      <w:pPr>
        <w:ind w:firstLine="720"/>
        <w:jc w:val="both"/>
        <w:rPr>
          <w:color w:val="000000" w:themeColor="text1"/>
        </w:rPr>
      </w:pPr>
    </w:p>
    <w:p w14:paraId="61C92096" w14:textId="2649CC67" w:rsidR="00001725" w:rsidRDefault="00001725" w:rsidP="009220F6">
      <w:pPr>
        <w:ind w:firstLine="720"/>
        <w:jc w:val="both"/>
      </w:pPr>
    </w:p>
    <w:p w14:paraId="22582D0F" w14:textId="77777777" w:rsidR="0008489D" w:rsidRPr="00C11284" w:rsidRDefault="0008489D" w:rsidP="00700A11">
      <w:pPr>
        <w:jc w:val="both"/>
        <w:rPr>
          <w:i/>
          <w:iCs/>
        </w:rPr>
      </w:pPr>
    </w:p>
    <w:p w14:paraId="630DB478" w14:textId="77777777" w:rsidR="0030101C" w:rsidRPr="00C11284" w:rsidRDefault="0030101C">
      <w:pPr>
        <w:rPr>
          <w:i/>
          <w:iCs/>
        </w:rPr>
      </w:pPr>
    </w:p>
    <w:p w14:paraId="1DA1DB70" w14:textId="77777777" w:rsidR="00841F6C" w:rsidRDefault="00841F6C">
      <w:pPr>
        <w:rPr>
          <w:i/>
          <w:iCs/>
        </w:rPr>
      </w:pPr>
      <w:r>
        <w:rPr>
          <w:i/>
          <w:iCs/>
        </w:rPr>
        <w:br w:type="page"/>
      </w:r>
    </w:p>
    <w:p w14:paraId="4172A3C2" w14:textId="2EDA4E5C" w:rsidR="001D211F" w:rsidRPr="001C2641" w:rsidRDefault="001D211F" w:rsidP="001D211F">
      <w:pPr>
        <w:rPr>
          <w:i/>
          <w:iCs/>
          <w:sz w:val="28"/>
          <w:szCs w:val="28"/>
        </w:rPr>
      </w:pPr>
      <w:r w:rsidRPr="001C2641">
        <w:rPr>
          <w:i/>
          <w:iCs/>
          <w:sz w:val="28"/>
          <w:szCs w:val="28"/>
        </w:rPr>
        <w:lastRenderedPageBreak/>
        <w:t>Methods</w:t>
      </w:r>
    </w:p>
    <w:p w14:paraId="66010DCF" w14:textId="77777777" w:rsidR="001D211F" w:rsidRDefault="001D211F" w:rsidP="001D211F">
      <w:pPr>
        <w:jc w:val="both"/>
        <w:rPr>
          <w:i/>
          <w:iCs/>
        </w:rPr>
      </w:pPr>
    </w:p>
    <w:p w14:paraId="517BB137" w14:textId="77777777" w:rsidR="001D211F" w:rsidRDefault="001D211F" w:rsidP="001D211F">
      <w:pPr>
        <w:jc w:val="both"/>
        <w:rPr>
          <w:b/>
          <w:bCs/>
        </w:rPr>
      </w:pPr>
      <w:r w:rsidRPr="0008489D">
        <w:rPr>
          <w:b/>
          <w:bCs/>
        </w:rPr>
        <w:t>Individual-based simulation model</w:t>
      </w:r>
    </w:p>
    <w:p w14:paraId="114A5DDB" w14:textId="65BFE8D4" w:rsidR="001D211F" w:rsidRDefault="001D211F" w:rsidP="001D211F">
      <w:pPr>
        <w:jc w:val="both"/>
      </w:pPr>
      <w:r>
        <w:t xml:space="preserve">We developed an individual-based simulation model representing a population of </w:t>
      </w:r>
      <w:r w:rsidRPr="00582EEA">
        <w:rPr>
          <w:i/>
          <w:iCs/>
        </w:rPr>
        <w:t>N</w:t>
      </w:r>
      <w:r>
        <w:t xml:space="preserve"> females and </w:t>
      </w:r>
      <w:r w:rsidRPr="00A94809">
        <w:rPr>
          <w:i/>
          <w:iCs/>
        </w:rPr>
        <w:t>N</w:t>
      </w:r>
      <w:r>
        <w:rPr>
          <w:i/>
          <w:iCs/>
        </w:rPr>
        <w:t xml:space="preserve"> </w:t>
      </w:r>
      <w:r>
        <w:t xml:space="preserve">males </w:t>
      </w:r>
      <w:r w:rsidRPr="00DC4325">
        <w:t>(</w:t>
      </w:r>
      <w:r>
        <w:t>overview of</w:t>
      </w:r>
      <w:r w:rsidRPr="00DC4325">
        <w:t xml:space="preserve"> model parameters in </w:t>
      </w:r>
      <w:r w:rsidRPr="00DC4325">
        <w:fldChar w:fldCharType="begin"/>
      </w:r>
      <w:r w:rsidRPr="00DC4325">
        <w:instrText xml:space="preserve"> REF _Ref137635543 \h </w:instrText>
      </w:r>
      <w:r>
        <w:instrText xml:space="preserve"> \* MERGEFORMAT </w:instrText>
      </w:r>
      <w:r w:rsidRPr="00DC4325">
        <w:fldChar w:fldCharType="separate"/>
      </w:r>
      <w:r w:rsidRPr="00DC4325">
        <w:t>Table 1</w:t>
      </w:r>
      <w:r w:rsidRPr="00DC4325">
        <w:fldChar w:fldCharType="end"/>
      </w:r>
      <w:r w:rsidRPr="00DC4325">
        <w:t>).</w:t>
      </w:r>
      <w:r>
        <w:t xml:space="preserve"> </w:t>
      </w:r>
      <w:r w:rsidR="003F2777">
        <w:t xml:space="preserve">Females produce gametes at the beginning of their lives. Males possess </w:t>
      </w:r>
      <w:r w:rsidR="00732E5D">
        <w:t xml:space="preserve">a constant number of stem cells </w:t>
      </w:r>
      <w:proofErr w:type="spellStart"/>
      <w:r w:rsidR="00732E5D" w:rsidRPr="003037F0">
        <w:rPr>
          <w:i/>
          <w:iCs/>
        </w:rPr>
        <w:t>n</w:t>
      </w:r>
      <w:r w:rsidR="00732E5D" w:rsidRPr="003037F0">
        <w:rPr>
          <w:i/>
          <w:iCs/>
          <w:vertAlign w:val="subscript"/>
        </w:rPr>
        <w:t>sc</w:t>
      </w:r>
      <w:proofErr w:type="spellEnd"/>
      <w:r w:rsidR="00732E5D">
        <w:t xml:space="preserve">, </w:t>
      </w:r>
      <w:r w:rsidR="003F2777">
        <w:t xml:space="preserve">from which they produce gametes as needed. </w:t>
      </w:r>
      <w:r w:rsidR="00926C35">
        <w:t xml:space="preserve">Recombination happens upon generation of gametes. </w:t>
      </w:r>
      <w:r w:rsidR="00732E5D">
        <w:t>Every time step, female gametes and male stem cells undergo mutations, and</w:t>
      </w:r>
      <w:r>
        <w:t xml:space="preserve"> </w:t>
      </w:r>
      <w:proofErr w:type="gramStart"/>
      <w:r>
        <w:t>female</w:t>
      </w:r>
      <w:r w:rsidR="00732E5D">
        <w:t>s</w:t>
      </w:r>
      <w:proofErr w:type="gramEnd"/>
      <w:r>
        <w:t xml:space="preserve"> mate with a random male </w:t>
      </w:r>
      <w:r w:rsidR="00732E5D">
        <w:t xml:space="preserve">using their gametes to </w:t>
      </w:r>
      <w:r>
        <w:t xml:space="preserve">generate </w:t>
      </w:r>
      <w:r>
        <w:rPr>
          <w:i/>
          <w:iCs/>
        </w:rPr>
        <w:t xml:space="preserve">o </w:t>
      </w:r>
      <w:r>
        <w:t>offspring.</w:t>
      </w:r>
      <w:r w:rsidR="00926C35">
        <w:t xml:space="preserve"> </w:t>
      </w:r>
      <w:r>
        <w:t>The offspring replace adult females or males that die.</w:t>
      </w:r>
    </w:p>
    <w:p w14:paraId="6CFF49FC" w14:textId="77777777" w:rsidR="001D211F" w:rsidRPr="00DC4AA0" w:rsidRDefault="001D211F" w:rsidP="001D211F">
      <w:pPr>
        <w:jc w:val="both"/>
      </w:pPr>
      <w:r>
        <w:tab/>
        <w:t xml:space="preserve">We model different mechanisms that could potentially cause a Lansing effect. </w:t>
      </w:r>
      <w:r w:rsidRPr="00DC4AA0">
        <w:t>Each of these mechanisms can be enabled and disabled in the model, and thus the mechanisms can be examined individually or in combination. The focal trait of the simulations is the lifespan of the individual</w:t>
      </w:r>
      <w:r>
        <w:t>s</w:t>
      </w:r>
      <w:r w:rsidRPr="00DC4AA0">
        <w:t xml:space="preserve">, which ranges from 0 to the maximum age </w:t>
      </w:r>
      <w:r w:rsidRPr="00DC4AA0">
        <w:rPr>
          <w:i/>
          <w:iCs/>
        </w:rPr>
        <w:t>M</w:t>
      </w:r>
      <w:r w:rsidRPr="00DC4AA0">
        <w:t xml:space="preserve">, at which point the individuals die in any case. The lifespan is determined by the survival effects of the </w:t>
      </w:r>
      <w:r>
        <w:t xml:space="preserve">different candidate </w:t>
      </w:r>
      <w:r w:rsidRPr="00DC4AA0">
        <w:t xml:space="preserve">mechanisms </w:t>
      </w:r>
      <w:r>
        <w:t>for</w:t>
      </w:r>
      <w:r w:rsidRPr="00DC4AA0">
        <w:t xml:space="preserve"> a Lansing effect</w:t>
      </w:r>
      <w:r>
        <w:t xml:space="preserve"> (</w:t>
      </w:r>
      <w:r w:rsidRPr="00D81766">
        <w:rPr>
          <w:i/>
          <w:iCs/>
        </w:rPr>
        <w:t>m</w:t>
      </w:r>
      <w:r w:rsidRPr="00095FA0">
        <w:rPr>
          <w:vertAlign w:val="subscript"/>
        </w:rPr>
        <w:t>1</w:t>
      </w:r>
      <w:r>
        <w:t xml:space="preserve"> to </w:t>
      </w:r>
      <w:r w:rsidRPr="00D81766">
        <w:rPr>
          <w:i/>
          <w:iCs/>
        </w:rPr>
        <w:t>m</w:t>
      </w:r>
      <w:r w:rsidRPr="00095FA0">
        <w:rPr>
          <w:vertAlign w:val="subscript"/>
        </w:rPr>
        <w:t>4</w:t>
      </w:r>
      <w:r>
        <w:t>)</w:t>
      </w:r>
      <w:r w:rsidRPr="00DC4AA0">
        <w:t xml:space="preserve">. The </w:t>
      </w:r>
      <w:r>
        <w:t xml:space="preserve">probability that an individual at age </w:t>
      </w:r>
      <w:proofErr w:type="spellStart"/>
      <w:r w:rsidRPr="007B2D8A">
        <w:rPr>
          <w:i/>
          <w:iCs/>
        </w:rPr>
        <w:t>i</w:t>
      </w:r>
      <w:proofErr w:type="spellEnd"/>
      <w:r>
        <w:t xml:space="preserve"> survives is given by </w:t>
      </w:r>
    </w:p>
    <w:p w14:paraId="18C647ED" w14:textId="77777777" w:rsidR="001D211F" w:rsidRPr="00DC4AA0" w:rsidRDefault="001D211F" w:rsidP="001D211F">
      <w:pPr>
        <w:ind w:firstLine="720"/>
        <w:jc w:val="both"/>
      </w:pPr>
    </w:p>
    <w:p w14:paraId="09C220D9" w14:textId="4E9352BF" w:rsidR="001D211F" w:rsidRPr="00DC4AA0" w:rsidRDefault="00000000" w:rsidP="001D211F">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1i</m:t>
                          </m:r>
                        </m:sub>
                      </m:sSub>
                    </m:e>
                  </m:groupChr>
                </m:e>
                <m:lim>
                  <m:r>
                    <w:rPr>
                      <w:rFonts w:ascii="Cambria Math" w:hAnsi="Cambria Math"/>
                    </w:rPr>
                    <m:t>Baseline</m:t>
                  </m:r>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2</m:t>
                          </m:r>
                        </m:sub>
                      </m:sSub>
                    </m:e>
                  </m:groupChr>
                </m:e>
                <m:lim>
                  <m:r>
                    <w:rPr>
                      <w:rFonts w:ascii="Cambria Math" w:hAnsi="Cambria Math"/>
                    </w:rPr>
                    <m:t>Gamete decline</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3</m:t>
                          </m:r>
                        </m:sub>
                      </m:sSub>
                    </m:e>
                  </m:groupChr>
                </m:e>
                <m:lim>
                  <m:r>
                    <w:rPr>
                      <w:rFonts w:ascii="Cambria Math" w:hAnsi="Cambria Math"/>
                    </w:rPr>
                    <m:t>Parental care quality</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4a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4b</m:t>
                          </m:r>
                        </m:sub>
                      </m:sSub>
                    </m:e>
                  </m:groupChr>
                </m:e>
                <m:lim>
                  <m:r>
                    <w:rPr>
                      <w:rFonts w:ascii="Cambria Math" w:hAnsi="Cambria Math"/>
                    </w:rPr>
                    <m:t xml:space="preserve">Resource allocation </m:t>
                  </m:r>
                </m:lim>
              </m:limLow>
              <m:r>
                <w:rPr>
                  <w:rFonts w:ascii="Cambria Math" w:hAnsi="Cambria Math"/>
                </w:rPr>
                <m:t>#(1)</m:t>
              </m:r>
            </m:e>
          </m:eqArr>
        </m:oMath>
      </m:oMathPara>
    </w:p>
    <w:p w14:paraId="7772DED3" w14:textId="77777777" w:rsidR="001D211F" w:rsidRPr="00DC4AA0" w:rsidRDefault="001D211F" w:rsidP="001D211F">
      <w:pPr>
        <w:ind w:firstLine="720"/>
        <w:jc w:val="both"/>
        <w:rPr>
          <w:rFonts w:eastAsiaTheme="minorEastAsia"/>
        </w:rPr>
      </w:pPr>
      <w:r w:rsidRPr="00DC4AA0">
        <w:rPr>
          <w:rFonts w:eastAsiaTheme="minorEastAsia"/>
        </w:rPr>
        <w:t xml:space="preserve"> </w:t>
      </w:r>
    </w:p>
    <w:p w14:paraId="0CDB3520" w14:textId="77777777" w:rsidR="001D211F" w:rsidRDefault="001D211F" w:rsidP="001D211F">
      <w:r w:rsidRPr="00DC4AA0">
        <w:t xml:space="preserve">where </w:t>
      </w:r>
      <w:r w:rsidRPr="00095FA0">
        <w:t>the</w:t>
      </w:r>
      <w:r w:rsidRPr="00DC4AA0">
        <w:t xml:space="preserve"> different mechanisms have a multiplicative effect on survival. </w:t>
      </w:r>
    </w:p>
    <w:p w14:paraId="5091B277" w14:textId="77777777" w:rsidR="001D211F" w:rsidRDefault="001D211F" w:rsidP="001D211F"/>
    <w:p w14:paraId="00784EA9" w14:textId="77777777" w:rsidR="001D211F" w:rsidRDefault="001D211F" w:rsidP="001D211F">
      <w:r w:rsidRPr="00DC4AA0">
        <w:t xml:space="preserve">An overview of the occurrence of mutation per mechanism can be found in </w:t>
      </w:r>
      <w:r w:rsidRPr="00DC4AA0">
        <w:fldChar w:fldCharType="begin"/>
      </w:r>
      <w:r w:rsidRPr="00DC4AA0">
        <w:instrText xml:space="preserve"> REF _Ref139291371 \h </w:instrText>
      </w:r>
      <w:r>
        <w:instrText xml:space="preserve"> \* MERGEFORMAT </w:instrText>
      </w:r>
      <w:r w:rsidRPr="00DC4AA0">
        <w:fldChar w:fldCharType="separate"/>
      </w:r>
      <w:r w:rsidRPr="00DC4AA0">
        <w:t xml:space="preserve">Figure </w:t>
      </w:r>
      <w:r w:rsidRPr="00DC4AA0">
        <w:rPr>
          <w:noProof/>
        </w:rPr>
        <w:t>1</w:t>
      </w:r>
      <w:r w:rsidRPr="00DC4AA0">
        <w:fldChar w:fldCharType="end"/>
      </w:r>
      <w:r w:rsidRPr="00DC4AA0">
        <w:t xml:space="preserve">. </w:t>
      </w:r>
    </w:p>
    <w:p w14:paraId="226E4B30" w14:textId="77777777" w:rsidR="001D211F" w:rsidRPr="00C37722" w:rsidRDefault="001D211F" w:rsidP="001D211F">
      <w:pPr>
        <w:rPr>
          <w:i/>
          <w:iCs/>
          <w:color w:val="44546A" w:themeColor="text2"/>
          <w:sz w:val="18"/>
          <w:szCs w:val="18"/>
        </w:rPr>
      </w:pPr>
    </w:p>
    <w:p w14:paraId="7C474734" w14:textId="77777777" w:rsidR="001D211F" w:rsidRDefault="001D211F" w:rsidP="001D211F">
      <w:pPr>
        <w:pStyle w:val="Caption"/>
        <w:keepNext/>
      </w:pPr>
      <w:r>
        <w:t xml:space="preserve">Table </w:t>
      </w:r>
      <w:fldSimple w:instr=" SEQ Table \* ARABIC ">
        <w:r>
          <w:rPr>
            <w:noProof/>
          </w:rPr>
          <w:t>1</w:t>
        </w:r>
      </w:fldSimple>
      <w:r>
        <w:t xml:space="preserve">: </w:t>
      </w:r>
      <w:r w:rsidRPr="007777FC">
        <w:t>Model parameters and the default values.</w:t>
      </w:r>
    </w:p>
    <w:tbl>
      <w:tblPr>
        <w:tblStyle w:val="PlainTable2"/>
        <w:tblW w:w="9072" w:type="dxa"/>
        <w:tblLayout w:type="fixed"/>
        <w:tblLook w:val="04A0" w:firstRow="1" w:lastRow="0" w:firstColumn="1" w:lastColumn="0" w:noHBand="0" w:noVBand="1"/>
      </w:tblPr>
      <w:tblGrid>
        <w:gridCol w:w="2833"/>
        <w:gridCol w:w="2834"/>
        <w:gridCol w:w="3405"/>
      </w:tblGrid>
      <w:tr w:rsidR="001D211F" w14:paraId="4D26E7B6" w14:textId="77777777" w:rsidTr="00314A4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5838845" w14:textId="77777777" w:rsidR="001D211F" w:rsidRPr="00887B1D" w:rsidRDefault="001D211F" w:rsidP="00314A4E">
            <w:r w:rsidRPr="00887B1D">
              <w:t>Parameter</w:t>
            </w:r>
          </w:p>
        </w:tc>
        <w:tc>
          <w:tcPr>
            <w:tcW w:w="2834" w:type="dxa"/>
          </w:tcPr>
          <w:p w14:paraId="320F9037"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Value</w:t>
            </w:r>
          </w:p>
        </w:tc>
        <w:tc>
          <w:tcPr>
            <w:tcW w:w="3405" w:type="dxa"/>
          </w:tcPr>
          <w:p w14:paraId="1A1C5CF5"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Meaning</w:t>
            </w:r>
          </w:p>
        </w:tc>
      </w:tr>
      <w:tr w:rsidR="001D211F" w14:paraId="5E4CF55B"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6894209C" w14:textId="77777777" w:rsidR="001D211F" w:rsidRPr="003037F0" w:rsidRDefault="001D211F" w:rsidP="00314A4E">
            <w:pPr>
              <w:rPr>
                <w:i/>
                <w:iCs/>
              </w:rPr>
            </w:pPr>
            <w:r w:rsidRPr="003037F0">
              <w:rPr>
                <w:i/>
                <w:iCs/>
              </w:rPr>
              <w:t>N</w:t>
            </w:r>
          </w:p>
        </w:tc>
        <w:tc>
          <w:tcPr>
            <w:tcW w:w="2834" w:type="dxa"/>
          </w:tcPr>
          <w:p w14:paraId="15B3E54E"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10.000</w:t>
            </w:r>
          </w:p>
        </w:tc>
        <w:tc>
          <w:tcPr>
            <w:tcW w:w="3405" w:type="dxa"/>
          </w:tcPr>
          <w:p w14:paraId="317092A4" w14:textId="6FB1A35D"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w:t>
            </w:r>
            <w:r w:rsidR="00D43766">
              <w:t xml:space="preserve"> breeding</w:t>
            </w:r>
            <w:r>
              <w:t xml:space="preserve"> females,</w:t>
            </w:r>
          </w:p>
          <w:p w14:paraId="46B664FC"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s</w:t>
            </w:r>
          </w:p>
        </w:tc>
      </w:tr>
      <w:tr w:rsidR="001D211F" w14:paraId="1770CC15"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496D8DC8" w14:textId="77777777" w:rsidR="001D211F" w:rsidRPr="003037F0" w:rsidRDefault="001D211F" w:rsidP="00314A4E">
            <w:pPr>
              <w:rPr>
                <w:i/>
                <w:iCs/>
              </w:rPr>
            </w:pPr>
            <w:r w:rsidRPr="003037F0">
              <w:rPr>
                <w:i/>
                <w:iCs/>
              </w:rPr>
              <w:t>t</w:t>
            </w:r>
            <w:r w:rsidRPr="003037F0">
              <w:rPr>
                <w:i/>
                <w:iCs/>
                <w:vertAlign w:val="subscript"/>
              </w:rPr>
              <w:t>end</w:t>
            </w:r>
          </w:p>
        </w:tc>
        <w:tc>
          <w:tcPr>
            <w:tcW w:w="2834" w:type="dxa"/>
          </w:tcPr>
          <w:p w14:paraId="0AE516D0"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00.000</w:t>
            </w:r>
          </w:p>
        </w:tc>
        <w:tc>
          <w:tcPr>
            <w:tcW w:w="3405" w:type="dxa"/>
          </w:tcPr>
          <w:p w14:paraId="11A8E549" w14:textId="19CD6A68"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w:t>
            </w:r>
            <w:r w:rsidR="00D43766">
              <w:t xml:space="preserve"> of</w:t>
            </w:r>
            <w:r>
              <w:t xml:space="preserve"> time steps</w:t>
            </w:r>
          </w:p>
        </w:tc>
      </w:tr>
      <w:tr w:rsidR="001D211F" w14:paraId="1BC0AEF9"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D51FBB2" w14:textId="77777777" w:rsidR="001D211F" w:rsidRPr="003037F0" w:rsidRDefault="001D211F" w:rsidP="00314A4E">
            <w:pPr>
              <w:rPr>
                <w:i/>
                <w:iCs/>
              </w:rPr>
            </w:pPr>
            <w:r>
              <w:rPr>
                <w:i/>
                <w:iCs/>
              </w:rPr>
              <w:t>M</w:t>
            </w:r>
          </w:p>
        </w:tc>
        <w:tc>
          <w:tcPr>
            <w:tcW w:w="2834" w:type="dxa"/>
          </w:tcPr>
          <w:p w14:paraId="2D31D31A"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40</w:t>
            </w:r>
          </w:p>
        </w:tc>
        <w:tc>
          <w:tcPr>
            <w:tcW w:w="3405" w:type="dxa"/>
          </w:tcPr>
          <w:p w14:paraId="6B7C547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aximum age</w:t>
            </w:r>
          </w:p>
        </w:tc>
      </w:tr>
      <w:tr w:rsidR="001D211F" w14:paraId="7A300EDA"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A054F36" w14:textId="77777777" w:rsidR="001D211F" w:rsidRPr="003037F0" w:rsidRDefault="001D211F" w:rsidP="00314A4E">
            <w:pPr>
              <w:rPr>
                <w:i/>
                <w:iCs/>
              </w:rPr>
            </w:pPr>
            <m:oMathPara>
              <m:oMathParaPr>
                <m:jc m:val="left"/>
              </m:oMathParaPr>
              <m:oMath>
                <m:r>
                  <m:rPr>
                    <m:sty m:val="bi"/>
                  </m:rPr>
                  <w:rPr>
                    <w:rFonts w:ascii="Cambria Math" w:hAnsi="Cambria Math"/>
                  </w:rPr>
                  <m:t>o</m:t>
                </m:r>
              </m:oMath>
            </m:oMathPara>
          </w:p>
        </w:tc>
        <w:tc>
          <w:tcPr>
            <w:tcW w:w="2834" w:type="dxa"/>
          </w:tcPr>
          <w:p w14:paraId="48BCB2C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0A22F57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 offspring per female per time step</w:t>
            </w:r>
          </w:p>
        </w:tc>
      </w:tr>
      <w:tr w:rsidR="001D211F" w14:paraId="7B68EF0F"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20B6B09E" w14:textId="77777777" w:rsidR="001D211F" w:rsidRPr="003037F0" w:rsidRDefault="001D211F" w:rsidP="00314A4E">
            <w:pPr>
              <w:rPr>
                <w:rFonts w:eastAsia="Calibri"/>
                <w:iCs/>
              </w:rPr>
            </w:pPr>
            <w:proofErr w:type="spellStart"/>
            <w:r w:rsidRPr="003037F0">
              <w:rPr>
                <w:i/>
                <w:iCs/>
              </w:rPr>
              <w:t>n</w:t>
            </w:r>
            <w:r w:rsidRPr="003037F0">
              <w:rPr>
                <w:i/>
                <w:iCs/>
                <w:vertAlign w:val="subscript"/>
              </w:rPr>
              <w:t>sc</w:t>
            </w:r>
            <w:proofErr w:type="spellEnd"/>
          </w:p>
        </w:tc>
        <w:tc>
          <w:tcPr>
            <w:tcW w:w="2834" w:type="dxa"/>
          </w:tcPr>
          <w:p w14:paraId="1BA254C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0</w:t>
            </w:r>
          </w:p>
        </w:tc>
        <w:tc>
          <w:tcPr>
            <w:tcW w:w="3405" w:type="dxa"/>
          </w:tcPr>
          <w:p w14:paraId="3D9AEC5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 stem cells</w:t>
            </w:r>
          </w:p>
        </w:tc>
      </w:tr>
      <w:tr w:rsidR="001D211F" w14:paraId="44F9F627"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3A81A86" w14:textId="5287BEEA" w:rsidR="001D211F" w:rsidRPr="00231D90" w:rsidRDefault="00000000" w:rsidP="00314A4E">
            <w:pPr>
              <w:rPr>
                <w:i/>
                <w:iCs/>
                <w:vertAlign w:val="subscript"/>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b</m:t>
                    </m:r>
                  </m:sub>
                </m:sSub>
              </m:oMath>
            </m:oMathPara>
          </w:p>
        </w:tc>
        <w:tc>
          <w:tcPr>
            <w:tcW w:w="2834" w:type="dxa"/>
          </w:tcPr>
          <w:p w14:paraId="630E34C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4</w:t>
            </w:r>
          </w:p>
        </w:tc>
        <w:tc>
          <w:tcPr>
            <w:tcW w:w="3405" w:type="dxa"/>
          </w:tcPr>
          <w:p w14:paraId="330AEB8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binary genes</w:t>
            </w:r>
          </w:p>
        </w:tc>
      </w:tr>
      <w:tr w:rsidR="001D211F" w14:paraId="60692B07"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4650FC8" w14:textId="77777777" w:rsidR="001D211F" w:rsidRPr="003037F0" w:rsidRDefault="001D211F" w:rsidP="00314A4E">
            <w:pPr>
              <w:rPr>
                <w:i/>
                <w:iCs/>
              </w:rPr>
            </w:pPr>
            <w:r w:rsidRPr="003037F0">
              <w:rPr>
                <w:i/>
                <w:iCs/>
              </w:rPr>
              <w:t>s</w:t>
            </w:r>
          </w:p>
        </w:tc>
        <w:tc>
          <w:tcPr>
            <w:tcW w:w="2834" w:type="dxa"/>
          </w:tcPr>
          <w:p w14:paraId="741B4EC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5</w:t>
            </w:r>
          </w:p>
        </w:tc>
        <w:tc>
          <w:tcPr>
            <w:tcW w:w="3405" w:type="dxa"/>
          </w:tcPr>
          <w:p w14:paraId="56AA5AC5"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binary genes on survival </w:t>
            </w:r>
          </w:p>
        </w:tc>
      </w:tr>
      <w:tr w:rsidR="001D211F" w14:paraId="17FC14CE" w14:textId="77777777" w:rsidTr="00314A4E">
        <w:trPr>
          <w:trHeight w:val="611"/>
        </w:trPr>
        <w:tc>
          <w:tcPr>
            <w:cnfStyle w:val="001000000000" w:firstRow="0" w:lastRow="0" w:firstColumn="1" w:lastColumn="0" w:oddVBand="0" w:evenVBand="0" w:oddHBand="0" w:evenHBand="0" w:firstRowFirstColumn="0" w:firstRowLastColumn="0" w:lastRowFirstColumn="0" w:lastRowLastColumn="0"/>
            <w:tcW w:w="2833" w:type="dxa"/>
          </w:tcPr>
          <w:p w14:paraId="3DA4A839" w14:textId="058B7B8C" w:rsidR="001D211F" w:rsidRPr="00231D90" w:rsidRDefault="00000000" w:rsidP="00314A4E">
            <w:pPr>
              <w:rPr>
                <w:i/>
                <w:iCs/>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a</m:t>
                    </m:r>
                  </m:sub>
                </m:sSub>
              </m:oMath>
            </m:oMathPara>
          </w:p>
        </w:tc>
        <w:tc>
          <w:tcPr>
            <w:tcW w:w="2834" w:type="dxa"/>
          </w:tcPr>
          <w:p w14:paraId="70D6762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w:t>
            </w:r>
          </w:p>
        </w:tc>
        <w:tc>
          <w:tcPr>
            <w:tcW w:w="3405" w:type="dxa"/>
          </w:tcPr>
          <w:p w14:paraId="6E7EF7F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age-specific genes</w:t>
            </w:r>
          </w:p>
        </w:tc>
      </w:tr>
      <w:tr w:rsidR="001D211F" w14:paraId="6B5DC5E3"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3CB6D45D" w14:textId="60A5770B" w:rsidR="001D211F" w:rsidRPr="00231D90" w:rsidRDefault="00231D90" w:rsidP="00314A4E">
            <w:pPr>
              <w:rPr>
                <w:i/>
                <w:iCs/>
                <w:vertAlign w:val="subscript"/>
              </w:rPr>
            </w:pPr>
            <w:r>
              <w:rPr>
                <w:i/>
                <w:iCs/>
              </w:rPr>
              <w:t>b</w:t>
            </w:r>
            <w:r>
              <w:rPr>
                <w:i/>
                <w:iCs/>
                <w:vertAlign w:val="subscript"/>
              </w:rPr>
              <w:t>s</w:t>
            </w:r>
          </w:p>
        </w:tc>
        <w:tc>
          <w:tcPr>
            <w:tcW w:w="2834" w:type="dxa"/>
          </w:tcPr>
          <w:p w14:paraId="4CFDD01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40252088"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 bias for survival / parental care genes</w:t>
            </w:r>
          </w:p>
        </w:tc>
      </w:tr>
      <w:tr w:rsidR="001D211F" w14:paraId="07C14BDD"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77D966C" w14:textId="238A3657" w:rsidR="001D211F" w:rsidRPr="00775131" w:rsidRDefault="00231D90" w:rsidP="00314A4E">
            <w:pPr>
              <w:rPr>
                <w:rFonts w:eastAsia="Calibri"/>
                <w:b w:val="0"/>
                <w:bCs w:val="0"/>
                <w:iCs/>
              </w:rPr>
            </w:pPr>
            <w:proofErr w:type="spellStart"/>
            <w:r>
              <w:rPr>
                <w:i/>
                <w:iCs/>
              </w:rPr>
              <w:t>b</w:t>
            </w:r>
            <w:r>
              <w:rPr>
                <w:i/>
                <w:iCs/>
                <w:vertAlign w:val="subscript"/>
              </w:rPr>
              <w:t>a</w:t>
            </w:r>
            <w:proofErr w:type="spellEnd"/>
          </w:p>
        </w:tc>
        <w:tc>
          <w:tcPr>
            <w:tcW w:w="2834" w:type="dxa"/>
          </w:tcPr>
          <w:p w14:paraId="7800519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w:t>
            </w:r>
          </w:p>
        </w:tc>
        <w:tc>
          <w:tcPr>
            <w:tcW w:w="3405" w:type="dxa"/>
          </w:tcPr>
          <w:p w14:paraId="3F4651E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bias for allocation genes</w:t>
            </w:r>
          </w:p>
        </w:tc>
      </w:tr>
      <w:tr w:rsidR="001D211F" w14:paraId="5A9EBAD1"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D880633" w14:textId="77777777" w:rsidR="001D211F" w:rsidRPr="00F86E00" w:rsidRDefault="001D211F" w:rsidP="00314A4E">
            <w:pPr>
              <w:rPr>
                <w:i/>
                <w:iCs/>
                <w:vertAlign w:val="subscript"/>
              </w:rPr>
            </w:pPr>
            <m:oMathPara>
              <m:oMathParaPr>
                <m:jc m:val="left"/>
              </m:oMathParaPr>
              <m:oMath>
                <m:r>
                  <m:rPr>
                    <m:sty m:val="bi"/>
                  </m:rPr>
                  <w:rPr>
                    <w:rFonts w:ascii="Cambria Math" w:hAnsi="Cambria Math"/>
                  </w:rPr>
                  <m:t>σ</m:t>
                </m:r>
              </m:oMath>
            </m:oMathPara>
          </w:p>
        </w:tc>
        <w:tc>
          <w:tcPr>
            <w:tcW w:w="2834" w:type="dxa"/>
          </w:tcPr>
          <w:p w14:paraId="06628CC0"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0DBE5A6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al effect size for age-specific genes</w:t>
            </w:r>
          </w:p>
        </w:tc>
      </w:tr>
      <w:tr w:rsidR="001D211F" w14:paraId="08237C40"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671D3DF" w14:textId="240D78DB" w:rsidR="001D211F" w:rsidRPr="003037F0" w:rsidRDefault="00B86C0D" w:rsidP="00314A4E">
            <w:pPr>
              <w:rPr>
                <w:i/>
                <w:iCs/>
                <w:vertAlign w:val="subscript"/>
              </w:rPr>
            </w:pPr>
            <w:r>
              <w:rPr>
                <w:i/>
                <w:iCs/>
              </w:rPr>
              <w:t>c</w:t>
            </w:r>
          </w:p>
        </w:tc>
        <w:tc>
          <w:tcPr>
            <w:tcW w:w="2834" w:type="dxa"/>
          </w:tcPr>
          <w:p w14:paraId="27D9D3B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3</w:t>
            </w:r>
          </w:p>
        </w:tc>
        <w:tc>
          <w:tcPr>
            <w:tcW w:w="3405" w:type="dxa"/>
          </w:tcPr>
          <w:p w14:paraId="6A9C458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 xml:space="preserve">Scaling parameter for effect of allocation on parental survival </w:t>
            </w:r>
          </w:p>
        </w:tc>
      </w:tr>
      <w:tr w:rsidR="001D211F" w14:paraId="0FE47ECD"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54624591" w14:textId="77777777" w:rsidR="001D211F" w:rsidRPr="003037F0" w:rsidRDefault="001D211F" w:rsidP="00314A4E">
            <w:pPr>
              <w:rPr>
                <w:i/>
                <w:iCs/>
              </w:rPr>
            </w:pPr>
            <w:r>
              <w:rPr>
                <w:i/>
                <w:iCs/>
              </w:rPr>
              <w:lastRenderedPageBreak/>
              <w:t>a</w:t>
            </w:r>
          </w:p>
        </w:tc>
        <w:tc>
          <w:tcPr>
            <w:tcW w:w="2834" w:type="dxa"/>
          </w:tcPr>
          <w:p w14:paraId="5913ACDB"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w:t>
            </w:r>
          </w:p>
        </w:tc>
        <w:tc>
          <w:tcPr>
            <w:tcW w:w="3405" w:type="dxa"/>
          </w:tcPr>
          <w:p w14:paraId="62DB3DF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allocation on offspring survival </w:t>
            </w:r>
          </w:p>
        </w:tc>
      </w:tr>
      <w:tr w:rsidR="001D211F" w14:paraId="20BF0146" w14:textId="77777777" w:rsidTr="00314A4E">
        <w:trPr>
          <w:trHeight w:val="312"/>
        </w:trPr>
        <w:tc>
          <w:tcPr>
            <w:cnfStyle w:val="001000000000" w:firstRow="0" w:lastRow="0" w:firstColumn="1" w:lastColumn="0" w:oddVBand="0" w:evenVBand="0" w:oddHBand="0" w:evenHBand="0" w:firstRowFirstColumn="0" w:firstRowLastColumn="0" w:lastRowFirstColumn="0" w:lastRowLastColumn="0"/>
            <w:tcW w:w="2833" w:type="dxa"/>
          </w:tcPr>
          <w:p w14:paraId="4BE14B0D" w14:textId="04F96E83" w:rsidR="001D211F" w:rsidRPr="00D44EDD" w:rsidRDefault="00B86C0D" w:rsidP="00314A4E">
            <w:pPr>
              <w:rPr>
                <w:i/>
                <w:iCs/>
              </w:rPr>
            </w:pPr>
            <w:r>
              <w:rPr>
                <w:i/>
                <w:iCs/>
              </w:rPr>
              <w:t>d</w:t>
            </w:r>
          </w:p>
        </w:tc>
        <w:tc>
          <w:tcPr>
            <w:tcW w:w="2834" w:type="dxa"/>
          </w:tcPr>
          <w:p w14:paraId="1D08FDA1"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7CF6BD09"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Scaling parameter for effect of allocation on offspring survival</w:t>
            </w:r>
          </w:p>
        </w:tc>
      </w:tr>
    </w:tbl>
    <w:p w14:paraId="5AA0AFC6" w14:textId="77777777" w:rsidR="001D211F" w:rsidRDefault="001D211F" w:rsidP="001D211F">
      <w:pPr>
        <w:ind w:firstLine="720"/>
        <w:jc w:val="both"/>
      </w:pPr>
    </w:p>
    <w:p w14:paraId="6184147F" w14:textId="77777777" w:rsidR="001D211F" w:rsidRDefault="001D211F" w:rsidP="001D211F"/>
    <w:p w14:paraId="2313369D" w14:textId="77777777" w:rsidR="001D211F" w:rsidRDefault="001D211F" w:rsidP="001D211F">
      <w:pPr>
        <w:jc w:val="both"/>
        <w:rPr>
          <w:b/>
          <w:bCs/>
        </w:rPr>
      </w:pPr>
      <w:r>
        <w:rPr>
          <w:b/>
          <w:bCs/>
        </w:rPr>
        <w:t>Baseline: Age-specific survival evolution</w:t>
      </w:r>
    </w:p>
    <w:p w14:paraId="3322DCC8" w14:textId="0DE6245B" w:rsidR="001D211F" w:rsidRDefault="001D211F" w:rsidP="001D211F">
      <w:pPr>
        <w:jc w:val="both"/>
      </w:pPr>
      <w:r>
        <w:t xml:space="preserve">We model evolving lifespans in the population by assuming that, over time, each individual accumulates mutations in age-specific survival genes </w:t>
      </w:r>
      <w:r>
        <w:fldChar w:fldCharType="begin"/>
      </w:r>
      <w:r>
        <w:instrText xml:space="preserve"> ADDIN ZOTERO_ITEM CSL_CITATION {"citationID":"kgQ2oPf6","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e assume that each individual carries </w:t>
      </w:r>
      <w:r w:rsidR="008C328D">
        <w:t>diploid</w:t>
      </w:r>
      <w:r>
        <w:t xml:space="preserve"> genes for each age from 0 to the maximum age </w:t>
      </w:r>
      <w:r w:rsidRPr="0072240B">
        <w:rPr>
          <w:i/>
          <w:iCs/>
        </w:rPr>
        <w:t>M</w:t>
      </w:r>
      <w:r>
        <w:t xml:space="preserve"> associated with gene values ranging between 0.0 and 1.0 (as in Kreider </w:t>
      </w:r>
      <w:r>
        <w:rPr>
          <w:i/>
          <w:iCs/>
        </w:rPr>
        <w:t>et al</w:t>
      </w:r>
      <w:r>
        <w:t xml:space="preserve"> </w:t>
      </w:r>
      <w:r>
        <w:fldChar w:fldCharType="begin"/>
      </w:r>
      <w:r>
        <w:instrText xml:space="preserve"> ADDIN ZOTERO_ITEM CSL_CITATION {"citationID":"JRavx8Fr","properties":{"formattedCitation":"(2022)","plainCitation":"(2022)","noteIndex":0},"citationItems":[{"id":40,"uris":["http://zotero.org/users/11930833/items/NNWUYRHM"],"itemData":{"id":40,"type":"article-journal","abstract":"Cooperatively breeding animals live longer than their solitary counterparts. This has been suggested for birds, mole rats, and social insects. A common explanation for these long lifespans is that cooperative breeding evolves more readily in long-lived species because lower mortality reduces the rate of territory turnover and thus leads to a limitation of breeding territories. Here, we reverse this argument and show that—rather than being a cause for its evolution—long lifespans are an evolutionary consequence of cooperative breeding. In evolutionary individual-based simulations, we show that natural selection favors a delayed onset of senescence in cooperative breeders, relative to solitary breeders, because cooperative breeders have a delayed age of first reproduction as helpers wait in a reproductive queue to obtain breeder status. Especially long lifespans evolve in cooperative breeders in which queue positions depend on the helpers’ age rank among the helpers within the breeding territory. Furthermore, we show that lower genetic relatedness among group members leads to the evolution of longer lifespans. This is because selection against higher mortality is weaker when mortality reduces competition for breeding between relatives. Our results link the evolutionary theory of ageing with kin selection theory, demonstrating that the evolution of ageing in cooperative breeders is driven by the timing of reproduction and kin structure within breeding territories.","container-title":"Evolution Letters","DOI":"10.1002/evl3.307","ISSN":"2056-3744","issue":"6","journalAbbreviation":"Evolution Letters","page":"450-459","title":"The evolution of ageing in cooperative breeders","volume":"6","author":[{"family":"Kreider","given":"Jan J."},{"family":"Kramer","given":"Boris H."},{"family":"Komdeur","given":"Jan"},{"family":"Pen","given":"Ido"}],"issued":{"date-parts":[["2022",12,1]]}},"label":"page","suppress-author":true}],"schema":"https://github.com/citation-style-language/schema/raw/master/csl-citation.json"} </w:instrText>
      </w:r>
      <w:r>
        <w:fldChar w:fldCharType="separate"/>
      </w:r>
      <w:r>
        <w:rPr>
          <w:noProof/>
        </w:rPr>
        <w:t>2022)</w:t>
      </w:r>
      <w:r>
        <w:fldChar w:fldCharType="end"/>
      </w:r>
      <w:r>
        <w:t>. The average of the two homologous gene values represents the age-specific survival probability of an individual. The genes were initialised with a survival probability of 0.9. The</w:t>
      </w:r>
      <w:r w:rsidR="0086761E">
        <w:t xml:space="preserve"> age-specific survival</w:t>
      </w:r>
      <w:r>
        <w:t xml:space="preserve"> genes</w:t>
      </w:r>
      <w:r w:rsidR="00926C35">
        <w:t xml:space="preserve"> in the gametes and stem cells</w:t>
      </w:r>
      <w:r>
        <w:t xml:space="preserve"> can mutate with a mutation probability of</w:t>
      </w:r>
      <w:r w:rsidR="00B105E7">
        <w:t xml:space="preserv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was drawn from a normal distribution with a mean of </w:t>
      </w:r>
      <w:r w:rsidR="00B105E7">
        <w:rPr>
          <w:i/>
          <w:iCs/>
        </w:rPr>
        <w:t>b</w:t>
      </w:r>
      <w:r w:rsidR="00B105E7">
        <w:rPr>
          <w:i/>
          <w:iCs/>
          <w:vertAlign w:val="subscript"/>
        </w:rPr>
        <w:t>s</w:t>
      </w:r>
      <w:r>
        <w:rPr>
          <w:rFonts w:eastAsiaTheme="minorEastAsia"/>
        </w:rPr>
        <w:t xml:space="preserve"> &lt; 0 (“mutation bias”) and a standard deviation of </w:t>
      </w:r>
      <m:oMath>
        <m:r>
          <w:rPr>
            <w:rFonts w:ascii="Cambria Math" w:hAnsi="Cambria Math"/>
          </w:rPr>
          <m:t>σ</m:t>
        </m:r>
      </m:oMath>
      <w:r>
        <w:rPr>
          <w:rFonts w:eastAsiaTheme="minorEastAsia"/>
        </w:rPr>
        <w:t xml:space="preserve"> (“mutational effect size”). If the gene value decreases 0.0 or exceeds 1.0 due to a mutation, the gene value is set back the respective limit.</w:t>
      </w:r>
    </w:p>
    <w:p w14:paraId="5B7CC3E4" w14:textId="77777777" w:rsidR="001D211F" w:rsidRDefault="001D211F" w:rsidP="001D211F">
      <w:pPr>
        <w:rPr>
          <w:b/>
          <w:bCs/>
        </w:rPr>
      </w:pPr>
    </w:p>
    <w:p w14:paraId="5C73D67F" w14:textId="77777777" w:rsidR="001D211F" w:rsidRPr="007A72CC" w:rsidRDefault="001D211F" w:rsidP="001D211F">
      <w:r>
        <w:rPr>
          <w:b/>
          <w:bCs/>
        </w:rPr>
        <w:t xml:space="preserve">Candidate mechanism 1: </w:t>
      </w:r>
      <w:r w:rsidRPr="007A72CC">
        <w:rPr>
          <w:b/>
          <w:bCs/>
        </w:rPr>
        <w:t>Decline of gamete quality</w:t>
      </w:r>
    </w:p>
    <w:p w14:paraId="62F8A9B7" w14:textId="1E4CEA8F" w:rsidR="001D211F" w:rsidRDefault="001D211F" w:rsidP="001D211F">
      <w:pPr>
        <w:jc w:val="both"/>
      </w:pPr>
      <w:r>
        <w:t xml:space="preserve">We model damage accumulation in gametes by assuming that each individual carries twenty genes that can take the value 0 (no damage) or 1 (damage). </w:t>
      </w:r>
      <w:r w:rsidR="0086761E">
        <w:t xml:space="preserve">The binary </w:t>
      </w:r>
      <w:r w:rsidRPr="005D61FE">
        <w:t>gene</w:t>
      </w:r>
      <w:r w:rsidR="0086761E">
        <w:t>s in the gametes and stem cells</w:t>
      </w:r>
      <w:r w:rsidRPr="005D61FE">
        <w:t xml:space="preserve"> can mutate </w:t>
      </w:r>
      <w:r w:rsidR="00670792" w:rsidRPr="005D61FE">
        <w:t>from 0 to 1</w:t>
      </w:r>
      <w:r w:rsidRPr="005D61FE">
        <w:t xml:space="preserve"> with </w:t>
      </w:r>
      <w:r w:rsidR="005D61FE" w:rsidRPr="005D61FE">
        <w:t xml:space="preserve">a </w:t>
      </w:r>
      <w:r w:rsidRPr="005D61FE">
        <w:t>mutation probability</w:t>
      </w:r>
      <w:r w:rsidR="00B105E7">
        <w:t xml:space="preserve"> </w:t>
      </w:r>
      <m:oMath>
        <m:sSub>
          <m:sSubPr>
            <m:ctrlPr>
              <w:rPr>
                <w:rFonts w:ascii="Cambria Math" w:hAnsi="Cambria Math"/>
                <w:i/>
              </w:rPr>
            </m:ctrlPr>
          </m:sSubPr>
          <m:e>
            <m:r>
              <w:rPr>
                <w:rFonts w:ascii="Cambria Math" w:hAnsi="Cambria Math"/>
              </w:rPr>
              <m:t>μ</m:t>
            </m:r>
          </m:e>
          <m:sub>
            <m:r>
              <w:rPr>
                <w:rFonts w:ascii="Cambria Math" w:hAnsi="Cambria Math"/>
              </w:rPr>
              <m:t>b</m:t>
            </m:r>
          </m:sub>
        </m:sSub>
      </m:oMath>
      <w:r w:rsidRPr="005D61FE">
        <w:rPr>
          <w:i/>
          <w:iCs/>
        </w:rPr>
        <w:t>.</w:t>
      </w:r>
      <w:r>
        <w:t xml:space="preserve"> </w:t>
      </w:r>
      <w:r w:rsidR="008C328D">
        <w:t>The survival probability</w:t>
      </w:r>
      <w:r w:rsidR="00133AD9">
        <w:t xml:space="preserve"> multiplier</w:t>
      </w:r>
      <w:r w:rsidR="008C328D">
        <w:t xml:space="preserve"> for an individual</w:t>
      </w:r>
      <w:r>
        <w:t xml:space="preserve">, </w:t>
      </w:r>
      <w:r w:rsidRPr="0087578D">
        <w:t>based</w:t>
      </w:r>
      <w:r>
        <w:t xml:space="preserve"> on the binary genes, was calculated as</w:t>
      </w:r>
    </w:p>
    <w:p w14:paraId="7893BAAD" w14:textId="77777777" w:rsidR="001D211F" w:rsidRDefault="001D211F" w:rsidP="001D211F">
      <w:pPr>
        <w:jc w:val="both"/>
      </w:pPr>
    </w:p>
    <w:p w14:paraId="566D7FF3" w14:textId="77777777" w:rsidR="001D211F" w:rsidRPr="004C069E" w:rsidRDefault="00000000" w:rsidP="001D211F">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2</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w:rPr>
                      <w:rFonts w:ascii="Cambria Math" w:hAnsi="Cambria Math"/>
                    </w:rPr>
                    <m:t>sD</m:t>
                  </m:r>
                </m:sup>
              </m:sSup>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41D265EB" w14:textId="77777777" w:rsidR="001D211F" w:rsidRDefault="001D211F" w:rsidP="001D211F">
      <w:pPr>
        <w:ind w:left="3600"/>
        <w:jc w:val="center"/>
        <w:rPr>
          <w:rFonts w:eastAsiaTheme="minorEastAsia"/>
        </w:rPr>
      </w:pPr>
      <w:r>
        <w:rPr>
          <w:rFonts w:eastAsiaTheme="minorEastAsia"/>
        </w:rPr>
        <w:tab/>
      </w:r>
      <w:r>
        <w:rPr>
          <w:rFonts w:eastAsiaTheme="minorEastAsia"/>
        </w:rPr>
        <w:tab/>
        <w:t xml:space="preserve">                                                 </w:t>
      </w:r>
    </w:p>
    <w:p w14:paraId="3F9CBDA4" w14:textId="77777777" w:rsidR="001D211F" w:rsidRDefault="001D211F" w:rsidP="001D211F">
      <w:pPr>
        <w:jc w:val="both"/>
        <w:rPr>
          <w:rFonts w:eastAsiaTheme="minorEastAsia"/>
        </w:rPr>
      </w:pPr>
      <w:r>
        <w:t xml:space="preserve">where </w:t>
      </w:r>
      <w:r w:rsidRPr="00133516">
        <w:rPr>
          <w:i/>
          <w:iCs/>
        </w:rPr>
        <w:t>D</w:t>
      </w:r>
      <w:r>
        <w:t xml:space="preserve"> is the number of damaged genes and </w:t>
      </w:r>
      <w:r w:rsidRPr="00582EEA">
        <w:rPr>
          <w:i/>
          <w:iCs/>
        </w:rPr>
        <w:t>s</w:t>
      </w:r>
      <w:r>
        <w:t xml:space="preserve"> is a scaling parameter that represents the strength of selection. The strength of selection determines how much the damaged genes affect the survival probability. If </w:t>
      </w:r>
      <w:r>
        <w:rPr>
          <w:i/>
          <w:iCs/>
        </w:rPr>
        <w:t>s</w:t>
      </w:r>
      <w:r>
        <w:t xml:space="preserve"> = 0, the survival probability will be one, irrespective of the number of damaged genes. At initialisation of the simulation, 10% of the genes were damaged.</w:t>
      </w:r>
    </w:p>
    <w:p w14:paraId="7B240B2D" w14:textId="77777777" w:rsidR="001D211F" w:rsidRPr="00C14F10" w:rsidRDefault="001D211F" w:rsidP="001D211F">
      <w:pPr>
        <w:jc w:val="both"/>
        <w:rPr>
          <w:rFonts w:eastAsiaTheme="minorEastAsia"/>
        </w:rPr>
      </w:pPr>
    </w:p>
    <w:p w14:paraId="30CDABF1" w14:textId="77777777" w:rsidR="001D211F" w:rsidRDefault="001D211F" w:rsidP="001D211F">
      <w:pPr>
        <w:jc w:val="both"/>
        <w:rPr>
          <w:b/>
          <w:bCs/>
        </w:rPr>
      </w:pPr>
      <w:r>
        <w:rPr>
          <w:b/>
          <w:bCs/>
        </w:rPr>
        <w:t xml:space="preserve">Candidate mechanism 2: Quality of parental care </w:t>
      </w:r>
    </w:p>
    <w:p w14:paraId="5D4A1A49" w14:textId="31AB2620" w:rsidR="001D211F" w:rsidRPr="00133516" w:rsidRDefault="001D211F" w:rsidP="001D211F">
      <w:pPr>
        <w:jc w:val="both"/>
        <w:rPr>
          <w:iCs/>
          <w:strike/>
        </w:rPr>
      </w:pPr>
      <w:r>
        <w:rPr>
          <w:iCs/>
        </w:rPr>
        <w:t xml:space="preserve">In this scenario, </w:t>
      </w:r>
      <w:commentRangeStart w:id="3"/>
      <w:r w:rsidR="00933AFB">
        <w:rPr>
          <w:iCs/>
        </w:rPr>
        <w:t>the age-specific survival genes from above determine the quality of parental care;</w:t>
      </w:r>
      <w:commentRangeEnd w:id="3"/>
      <w:r w:rsidR="00933AFB">
        <w:commentReference w:id="3"/>
      </w:r>
      <w:r w:rsidR="00933AFB">
        <w:rPr>
          <w:iCs/>
        </w:rPr>
        <w:t xml:space="preserve"> </w:t>
      </w:r>
      <w:r>
        <w:rPr>
          <w:iCs/>
        </w:rPr>
        <w:t>for instance, senescence effects that reduce survival (as in the scenario above) could also have an effect on foraging success and parental care quality. We assume that the age of the parent at conception</w:t>
      </w:r>
      <w:r w:rsidR="008C328D">
        <w:rPr>
          <w:iCs/>
        </w:rPr>
        <w:t xml:space="preserve"> of the offspring</w:t>
      </w:r>
      <w:r>
        <w:rPr>
          <w:iCs/>
        </w:rPr>
        <w:t xml:space="preserve"> determines the parental care quality value. The maternal and paternal care quality equally affect the offspring. We assume that the parental care quality value affects the survival</w:t>
      </w:r>
      <w:r w:rsidR="00E801BE">
        <w:rPr>
          <w:iCs/>
        </w:rPr>
        <w:t xml:space="preserve"> of the offspring</w:t>
      </w:r>
      <w:r>
        <w:rPr>
          <w:iCs/>
        </w:rPr>
        <w:t xml:space="preserve"> throughout its life. The parental care quality value is thus multiplied with the other survival effects from the other scenarios to determine </w:t>
      </w:r>
      <w:r w:rsidR="008C328D">
        <w:rPr>
          <w:iCs/>
        </w:rPr>
        <w:t xml:space="preserve">an individual’s </w:t>
      </w:r>
      <w:r>
        <w:rPr>
          <w:iCs/>
        </w:rPr>
        <w:t>survival probability</w:t>
      </w:r>
      <w:r w:rsidR="00E801BE">
        <w:rPr>
          <w:iCs/>
        </w:rPr>
        <w:t xml:space="preserve"> </w:t>
      </w:r>
      <w:r w:rsidRPr="000358BE">
        <w:rPr>
          <w:iCs/>
        </w:rPr>
        <w:t>at a given age.</w:t>
      </w:r>
      <w:r>
        <w:rPr>
          <w:iCs/>
        </w:rPr>
        <w:t xml:space="preserve"> </w:t>
      </w:r>
    </w:p>
    <w:p w14:paraId="7EDF4546" w14:textId="77777777" w:rsidR="001D211F" w:rsidRDefault="001D211F" w:rsidP="001D211F">
      <w:pPr>
        <w:jc w:val="both"/>
        <w:rPr>
          <w:i/>
          <w:iCs/>
        </w:rPr>
      </w:pPr>
    </w:p>
    <w:p w14:paraId="567177B4" w14:textId="77777777" w:rsidR="001D211F" w:rsidRPr="0017640A" w:rsidRDefault="001D211F" w:rsidP="001D211F">
      <w:pPr>
        <w:jc w:val="both"/>
        <w:rPr>
          <w:b/>
          <w:bCs/>
        </w:rPr>
      </w:pPr>
      <w:r>
        <w:rPr>
          <w:b/>
          <w:bCs/>
        </w:rPr>
        <w:t>Candidate mechanism 3: A</w:t>
      </w:r>
      <w:r w:rsidRPr="0017640A">
        <w:rPr>
          <w:b/>
          <w:bCs/>
        </w:rPr>
        <w:t xml:space="preserve">ge-specific </w:t>
      </w:r>
      <w:r>
        <w:rPr>
          <w:b/>
          <w:bCs/>
        </w:rPr>
        <w:t xml:space="preserve">resource </w:t>
      </w:r>
      <w:r w:rsidRPr="0017640A">
        <w:rPr>
          <w:b/>
          <w:bCs/>
        </w:rPr>
        <w:t>allocation to repair vs. reproduction</w:t>
      </w:r>
    </w:p>
    <w:p w14:paraId="5A0A162C" w14:textId="6A5763B1" w:rsidR="001D211F" w:rsidRDefault="001D211F" w:rsidP="001D211F">
      <w:pPr>
        <w:jc w:val="both"/>
        <w:rPr>
          <w:rFonts w:eastAsiaTheme="minorEastAsia"/>
        </w:rPr>
      </w:pPr>
      <w:r>
        <w:t xml:space="preserve">In this scenario, we assume that individuals can distribute resources to repair for their own survival or to reproduction. We assume that individuals carry a set of genes for resource allocation for each age from 0 to the maximum age </w:t>
      </w:r>
      <w:r w:rsidRPr="0072240B">
        <w:rPr>
          <w:i/>
          <w:iCs/>
        </w:rPr>
        <w:t>M</w:t>
      </w:r>
      <w:r>
        <w:t xml:space="preserve">, each associated with a gene value ranging between 0.0 and 1.0. The gene values determine the proportion of resources allocated to </w:t>
      </w:r>
      <w:r w:rsidR="007A7C9F">
        <w:t>reproduction</w:t>
      </w:r>
      <w:r>
        <w:t xml:space="preserve">. The remainder of resources are allocated to </w:t>
      </w:r>
      <w:r w:rsidR="007A7C9F">
        <w:t>somatic repair</w:t>
      </w:r>
      <w:r>
        <w:t xml:space="preserve">. Upon initialisation, we assume an equal division of resources. </w:t>
      </w:r>
      <w:r w:rsidR="007A7C9F">
        <w:t>The</w:t>
      </w:r>
      <w:r>
        <w:t xml:space="preserve"> </w:t>
      </w:r>
      <w:r w:rsidR="0086761E">
        <w:t xml:space="preserve">age-specific resource allocation </w:t>
      </w:r>
      <w:r>
        <w:t>genes</w:t>
      </w:r>
      <w:r w:rsidR="0086761E">
        <w:t xml:space="preserve"> in the gametes and stem cells</w:t>
      </w:r>
      <w:r>
        <w:t xml:space="preserve"> can mutate with</w:t>
      </w:r>
      <w:r w:rsidR="007A7C9F">
        <w:t xml:space="preserve"> a</w:t>
      </w:r>
      <w:r>
        <w:t xml:space="preserve"> mutation probability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of the mutation on the gene value is drawn from a normal distribution with a mean </w:t>
      </w:r>
      <w:r w:rsidR="007A7C9F">
        <w:t xml:space="preserve">of </w:t>
      </w:r>
      <w:r w:rsidR="007A7C9F">
        <w:lastRenderedPageBreak/>
        <w:t xml:space="preserve">zero </w:t>
      </w:r>
      <w:r>
        <w:rPr>
          <w:rFonts w:eastAsiaTheme="minorEastAsia"/>
        </w:rPr>
        <w:t xml:space="preserve">and a mutational effect size of </w:t>
      </w:r>
      <m:oMath>
        <m:r>
          <w:rPr>
            <w:rFonts w:ascii="Cambria Math" w:eastAsiaTheme="minorEastAsia" w:hAnsi="Cambria Math"/>
          </w:rPr>
          <m:t>σ</m:t>
        </m:r>
      </m:oMath>
      <w:r>
        <w:rPr>
          <w:rFonts w:eastAsiaTheme="minorEastAsia"/>
        </w:rPr>
        <w:t xml:space="preserve">. If the gene value decreases below 0.0 or exceeds 1.0 due to a mutation, it is cut off at the respective limit. The survival probability </w:t>
      </w:r>
      <w:r w:rsidR="007A7C9F">
        <w:rPr>
          <w:rFonts w:eastAsiaTheme="minorEastAsia"/>
        </w:rPr>
        <w:t xml:space="preserve">multiplier </w:t>
      </w:r>
      <w:r>
        <w:rPr>
          <w:rFonts w:eastAsiaTheme="minorEastAsia"/>
        </w:rPr>
        <w:t>for an individual based on the proportion of resources allocated to rep</w:t>
      </w:r>
      <w:r w:rsidR="007D0F4F">
        <w:rPr>
          <w:rFonts w:eastAsiaTheme="minorEastAsia"/>
        </w:rPr>
        <w:t>roduction</w:t>
      </w:r>
      <w:r>
        <w:rPr>
          <w:rFonts w:eastAsiaTheme="minorEastAsia"/>
        </w:rPr>
        <w:t xml:space="preserve"> </w:t>
      </w:r>
      <w:r>
        <w:rPr>
          <w:rFonts w:eastAsiaTheme="minorEastAsia"/>
          <w:i/>
          <w:iCs/>
        </w:rPr>
        <w:t>x</w:t>
      </w:r>
      <w:r>
        <w:rPr>
          <w:rFonts w:eastAsiaTheme="minorEastAsia"/>
        </w:rPr>
        <w:t xml:space="preserve"> </w:t>
      </w:r>
      <w:r w:rsidR="007D0F4F">
        <w:rPr>
          <w:rFonts w:eastAsiaTheme="minorEastAsia"/>
        </w:rPr>
        <w:t xml:space="preserve">vs repair 1-x </w:t>
      </w:r>
      <w:r>
        <w:rPr>
          <w:rFonts w:eastAsiaTheme="minorEastAsia"/>
        </w:rPr>
        <w:t xml:space="preserve">is </w:t>
      </w:r>
    </w:p>
    <w:p w14:paraId="50017165" w14:textId="28DA1F00" w:rsidR="001D211F" w:rsidRPr="004C069E" w:rsidRDefault="001D211F" w:rsidP="001D211F">
      <w:pPr>
        <w:jc w:val="both"/>
        <w:rPr>
          <w:rFonts w:eastAsiaTheme="minorEastAsia"/>
        </w:rPr>
      </w:pPr>
      <w:r>
        <w:rPr>
          <w:rFonts w:eastAsiaTheme="minorEastAsia"/>
        </w:rPr>
        <w:t xml:space="preserve">                                                      </w:t>
      </w:r>
      <m:oMath>
        <m:eqArr>
          <m:eqArrPr>
            <m:maxDist m:val="1"/>
            <m:ctrlPr>
              <w:rPr>
                <w:rFonts w:ascii="Cambria Math" w:eastAsiaTheme="minorEastAsia" w:hAnsi="Cambria Math"/>
                <w:i/>
                <w:iCs/>
                <w:vertAlign w:val="subscript"/>
              </w:rPr>
            </m:ctrlPr>
          </m:eqArrPr>
          <m:e>
            <m:sSub>
              <m:sSubPr>
                <m:ctrlPr>
                  <w:rPr>
                    <w:rFonts w:ascii="Cambria Math" w:hAnsi="Cambria Math"/>
                    <w:i/>
                  </w:rPr>
                </m:ctrlPr>
              </m:sSubPr>
              <m:e>
                <m:r>
                  <w:rPr>
                    <w:rFonts w:ascii="Cambria Math" w:hAnsi="Cambria Math"/>
                  </w:rPr>
                  <m:t>m</m:t>
                </m:r>
              </m:e>
              <m:sub>
                <m:r>
                  <w:rPr>
                    <w:rFonts w:ascii="Cambria Math" w:hAnsi="Cambria Math"/>
                  </w:rPr>
                  <m:t>4a</m:t>
                </m:r>
              </m:sub>
            </m:sSub>
            <m:r>
              <w:rPr>
                <w:rFonts w:ascii="Cambria Math" w:hAnsi="Cambria Math"/>
              </w:rPr>
              <m:t>=1- c</m:t>
            </m:r>
            <m:sSup>
              <m:sSupPr>
                <m:ctrlPr>
                  <w:rPr>
                    <w:rFonts w:ascii="Cambria Math" w:hAnsi="Cambria Math"/>
                    <w:i/>
                    <w:iCs/>
                    <w:vertAlign w:val="subscript"/>
                  </w:rPr>
                </m:ctrlPr>
              </m:sSupPr>
              <m:e>
                <m:r>
                  <w:rPr>
                    <w:rFonts w:ascii="Cambria Math"/>
                    <w:vertAlign w:val="subscript"/>
                  </w:rPr>
                  <m:t>x</m:t>
                </m:r>
              </m:e>
              <m:sup>
                <m:r>
                  <w:rPr>
                    <w:rFonts w:ascii="Cambria Math"/>
                    <w:vertAlign w:val="subscript"/>
                  </w:rPr>
                  <m:t>2</m:t>
                </m:r>
              </m:sup>
            </m:sSup>
            <m:r>
              <w:rPr>
                <w:rFonts w:ascii="Cambria Math" w:hAnsi="Cambria Math"/>
              </w:rPr>
              <m:t>#</m:t>
            </m:r>
            <m:d>
              <m:dPr>
                <m:ctrlPr>
                  <w:rPr>
                    <w:rFonts w:ascii="Cambria Math" w:eastAsiaTheme="minorEastAsia" w:hAnsi="Cambria Math"/>
                    <w:i/>
                    <w:iCs/>
                    <w:vertAlign w:val="subscript"/>
                  </w:rPr>
                </m:ctrlPr>
              </m:dPr>
              <m:e>
                <m:r>
                  <w:rPr>
                    <w:rFonts w:ascii="Cambria Math" w:eastAsiaTheme="minorEastAsia" w:hAnsi="Cambria Math"/>
                    <w:vertAlign w:val="subscript"/>
                  </w:rPr>
                  <m:t>3</m:t>
                </m:r>
              </m:e>
            </m:d>
            <m:ctrlPr>
              <w:rPr>
                <w:rFonts w:ascii="Cambria Math" w:hAnsi="Cambria Math"/>
                <w:i/>
              </w:rPr>
            </m:ctrlPr>
          </m:e>
        </m:eqArr>
      </m:oMath>
    </w:p>
    <w:p w14:paraId="6268209B" w14:textId="77777777" w:rsidR="001D211F" w:rsidRPr="004C069E" w:rsidRDefault="001D211F" w:rsidP="001D211F">
      <w:pPr>
        <w:jc w:val="both"/>
        <w:rPr>
          <w:rFonts w:eastAsiaTheme="minorEastAsia"/>
          <w:iCs/>
        </w:rPr>
      </w:pPr>
    </w:p>
    <w:p w14:paraId="4FB7D03F" w14:textId="56D8FF5C" w:rsidR="001D211F" w:rsidRDefault="001D211F" w:rsidP="001D211F">
      <w:pPr>
        <w:jc w:val="both"/>
        <w:rPr>
          <w:rFonts w:eastAsiaTheme="minorEastAsia"/>
          <w:iCs/>
        </w:rPr>
      </w:pPr>
      <w:r>
        <w:rPr>
          <w:rFonts w:eastAsiaTheme="minorEastAsia"/>
          <w:iCs/>
        </w:rPr>
        <w:t xml:space="preserve">where </w:t>
      </w:r>
      <w:r w:rsidR="00B105E7">
        <w:rPr>
          <w:rFonts w:eastAsiaTheme="minorEastAsia"/>
          <w:i/>
        </w:rPr>
        <w:t>c</w:t>
      </w:r>
      <w:r>
        <w:rPr>
          <w:rFonts w:eastAsiaTheme="minorEastAsia"/>
          <w:iCs/>
        </w:rPr>
        <w:t xml:space="preserve"> is a scaling parameter for the effect of resources invested in </w:t>
      </w:r>
      <w:r w:rsidR="007A7C9F">
        <w:rPr>
          <w:rFonts w:eastAsiaTheme="minorEastAsia"/>
          <w:iCs/>
        </w:rPr>
        <w:t>reproduction</w:t>
      </w:r>
      <w:r>
        <w:rPr>
          <w:rFonts w:eastAsiaTheme="minorEastAsia"/>
          <w:iCs/>
        </w:rPr>
        <w:t xml:space="preserve"> on survival. If </w:t>
      </w:r>
      <w:r w:rsidR="00B105E7">
        <w:rPr>
          <w:rFonts w:eastAsiaTheme="minorEastAsia"/>
          <w:i/>
        </w:rPr>
        <w:t>c</w:t>
      </w:r>
      <w:r>
        <w:rPr>
          <w:rFonts w:eastAsiaTheme="minorEastAsia"/>
          <w:i/>
        </w:rPr>
        <w:t xml:space="preserve"> = </w:t>
      </w:r>
      <w:r>
        <w:rPr>
          <w:rFonts w:eastAsiaTheme="minorEastAsia"/>
          <w:iCs/>
        </w:rPr>
        <w:t xml:space="preserve">0, then the survival probability will be one, irrespective of the proportion of resources allocated to </w:t>
      </w:r>
      <w:r w:rsidR="007A7C9F">
        <w:rPr>
          <w:rFonts w:eastAsiaTheme="minorEastAsia"/>
          <w:iCs/>
        </w:rPr>
        <w:t>reproduction</w:t>
      </w:r>
      <w:r>
        <w:rPr>
          <w:rFonts w:eastAsiaTheme="minorEastAsia"/>
          <w:iCs/>
        </w:rPr>
        <w:t xml:space="preserve">. The larger </w:t>
      </w:r>
      <w:r w:rsidR="00B105E7">
        <w:rPr>
          <w:rFonts w:eastAsiaTheme="minorEastAsia"/>
          <w:i/>
        </w:rPr>
        <w:t>c</w:t>
      </w:r>
      <w:r>
        <w:rPr>
          <w:rFonts w:eastAsiaTheme="minorEastAsia"/>
          <w:iCs/>
        </w:rPr>
        <w:t xml:space="preserve">, the more does the investment in </w:t>
      </w:r>
      <w:r w:rsidR="007A7C9F">
        <w:rPr>
          <w:rFonts w:eastAsiaTheme="minorEastAsia"/>
          <w:iCs/>
        </w:rPr>
        <w:t>reproduction</w:t>
      </w:r>
      <w:r>
        <w:rPr>
          <w:rFonts w:eastAsiaTheme="minorEastAsia"/>
          <w:iCs/>
        </w:rPr>
        <w:t xml:space="preserve"> affect the survival probability. </w:t>
      </w:r>
    </w:p>
    <w:p w14:paraId="59BCD6FA" w14:textId="5756EFA2" w:rsidR="001D211F" w:rsidRDefault="001D211F" w:rsidP="001D211F">
      <w:pPr>
        <w:jc w:val="both"/>
        <w:rPr>
          <w:rFonts w:eastAsiaTheme="minorEastAsia"/>
          <w:iCs/>
        </w:rPr>
      </w:pPr>
      <w:r>
        <w:rPr>
          <w:rFonts w:eastAsiaTheme="minorEastAsia"/>
          <w:iCs/>
        </w:rPr>
        <w:tab/>
        <w:t xml:space="preserve">The proportion of resources allocated to reproduction </w:t>
      </w:r>
      <w:r>
        <w:rPr>
          <w:rFonts w:eastAsiaTheme="minorEastAsia"/>
          <w:i/>
        </w:rPr>
        <w:t>x</w:t>
      </w:r>
      <w:r>
        <w:rPr>
          <w:rFonts w:eastAsiaTheme="minorEastAsia"/>
          <w:iCs/>
        </w:rPr>
        <w:t xml:space="preserve"> </w:t>
      </w:r>
      <w:r w:rsidRPr="005765B1">
        <w:rPr>
          <w:rFonts w:eastAsiaTheme="minorEastAsia"/>
          <w:iCs/>
        </w:rPr>
        <w:t>affects</w:t>
      </w:r>
      <w:r>
        <w:rPr>
          <w:rFonts w:eastAsiaTheme="minorEastAsia"/>
          <w:iCs/>
        </w:rPr>
        <w:t xml:space="preserve"> the survival probability</w:t>
      </w:r>
      <w:r w:rsidR="00630C34">
        <w:rPr>
          <w:rFonts w:eastAsiaTheme="minorEastAsia"/>
          <w:iCs/>
        </w:rPr>
        <w:t xml:space="preserve"> </w:t>
      </w:r>
      <w:r>
        <w:rPr>
          <w:rFonts w:eastAsiaTheme="minorEastAsia"/>
          <w:iCs/>
        </w:rPr>
        <w:t>of the offspring by the logistic function</w:t>
      </w:r>
    </w:p>
    <w:p w14:paraId="3C9029B5" w14:textId="77777777" w:rsidR="001D211F" w:rsidRDefault="001D211F" w:rsidP="001D211F">
      <w:pPr>
        <w:jc w:val="both"/>
        <w:rPr>
          <w:rFonts w:eastAsiaTheme="minorEastAsia"/>
          <w:iCs/>
        </w:rPr>
      </w:pPr>
    </w:p>
    <w:p w14:paraId="019CEC62" w14:textId="3384E7BC" w:rsidR="001D211F" w:rsidRPr="004C069E" w:rsidRDefault="00000000" w:rsidP="001D211F">
      <w:pPr>
        <w:jc w:val="both"/>
        <w:rPr>
          <w:rFonts w:eastAsiaTheme="minorEastAsia"/>
          <w:iCs/>
        </w:rPr>
      </w:pPr>
      <m:oMathPara>
        <m:oMath>
          <m:eqArr>
            <m:eqArrPr>
              <m:maxDist m:val="1"/>
              <m:ctrlPr>
                <w:rPr>
                  <w:rFonts w:ascii="Cambria Math" w:eastAsiaTheme="minorEastAsia" w:hAnsi="Cambria Math"/>
                  <w:i/>
                  <w:iCs/>
                </w:rPr>
              </m:ctrlPr>
            </m:eqArrPr>
            <m:e>
              <m:sSub>
                <m:sSubPr>
                  <m:ctrlPr>
                    <w:rPr>
                      <w:rFonts w:ascii="Cambria Math" w:hAnsi="Cambria Math"/>
                      <w:i/>
                    </w:rPr>
                  </m:ctrlPr>
                </m:sSubPr>
                <m:e>
                  <m:r>
                    <w:rPr>
                      <w:rFonts w:ascii="Cambria Math" w:hAnsi="Cambria Math"/>
                    </w:rPr>
                    <m:t>m</m:t>
                  </m:r>
                </m:e>
                <m:sub>
                  <m:r>
                    <w:rPr>
                      <w:rFonts w:ascii="Cambria Math" w:hAnsi="Cambria Math"/>
                    </w:rPr>
                    <m:t>4b</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m:t>
                  </m:r>
                  <m:sSup>
                    <m:sSupPr>
                      <m:ctrlPr>
                        <w:rPr>
                          <w:rFonts w:ascii="Cambria Math" w:hAnsi="Cambria Math"/>
                          <w:i/>
                          <w:iCs/>
                        </w:rPr>
                      </m:ctrlPr>
                    </m:sSupPr>
                    <m:e>
                      <m:r>
                        <w:rPr>
                          <w:rFonts w:ascii="Cambria Math" w:hAnsi="Cambria Math"/>
                        </w:rPr>
                        <m:t>e</m:t>
                      </m:r>
                    </m:e>
                    <m:sup>
                      <m:r>
                        <w:rPr>
                          <w:rFonts w:ascii="Cambria Math" w:hAnsi="Cambria Math"/>
                        </w:rPr>
                        <m:t xml:space="preserve">-ax - </m:t>
                      </m:r>
                      <m:r>
                        <m:rPr>
                          <m:sty m:val="bi"/>
                        </m:rPr>
                        <w:rPr>
                          <w:rFonts w:ascii="Cambria Math" w:hAnsi="Cambria Math"/>
                        </w:rPr>
                        <m:t>d</m:t>
                      </m:r>
                    </m:sup>
                  </m:sSup>
                </m:den>
              </m:f>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4</m:t>
                  </m:r>
                </m:e>
              </m:d>
              <m:ctrlPr>
                <w:rPr>
                  <w:rFonts w:ascii="Cambria Math" w:hAnsi="Cambria Math"/>
                  <w:i/>
                  <w:iCs/>
                </w:rPr>
              </m:ctrlPr>
            </m:e>
          </m:eqArr>
        </m:oMath>
      </m:oMathPara>
    </w:p>
    <w:p w14:paraId="7C252717" w14:textId="77777777" w:rsidR="001D211F" w:rsidRDefault="001D211F" w:rsidP="001D211F">
      <w:pPr>
        <w:jc w:val="both"/>
        <w:rPr>
          <w:rFonts w:eastAsiaTheme="minorEastAsia"/>
          <w:iCs/>
        </w:rPr>
      </w:pPr>
    </w:p>
    <w:p w14:paraId="3859A61A" w14:textId="3C015698" w:rsidR="001D211F" w:rsidRPr="0020623F" w:rsidRDefault="001D211F" w:rsidP="001D211F">
      <w:pPr>
        <w:jc w:val="both"/>
        <w:rPr>
          <w:rFonts w:eastAsiaTheme="minorEastAsia"/>
        </w:rPr>
      </w:pPr>
      <w:r>
        <w:rPr>
          <w:noProof/>
        </w:rPr>
        <mc:AlternateContent>
          <mc:Choice Requires="wpg">
            <w:drawing>
              <wp:anchor distT="0" distB="0" distL="114300" distR="114300" simplePos="0" relativeHeight="251662336" behindDoc="0" locked="0" layoutInCell="1" allowOverlap="1" wp14:anchorId="27CB4ADC" wp14:editId="39FDCFA9">
                <wp:simplePos x="0" y="0"/>
                <wp:positionH relativeFrom="margin">
                  <wp:posOffset>118110</wp:posOffset>
                </wp:positionH>
                <wp:positionV relativeFrom="margin">
                  <wp:posOffset>3987800</wp:posOffset>
                </wp:positionV>
                <wp:extent cx="5655945" cy="3698240"/>
                <wp:effectExtent l="0" t="0" r="0" b="0"/>
                <wp:wrapSquare wrapText="bothSides"/>
                <wp:docPr id="1932734307" name="Group 1"/>
                <wp:cNvGraphicFramePr/>
                <a:graphic xmlns:a="http://schemas.openxmlformats.org/drawingml/2006/main">
                  <a:graphicData uri="http://schemas.microsoft.com/office/word/2010/wordprocessingGroup">
                    <wpg:wgp>
                      <wpg:cNvGrpSpPr/>
                      <wpg:grpSpPr>
                        <a:xfrm>
                          <a:off x="0" y="0"/>
                          <a:ext cx="5655945" cy="3698240"/>
                          <a:chOff x="0" y="0"/>
                          <a:chExt cx="5655945" cy="3698451"/>
                        </a:xfrm>
                      </wpg:grpSpPr>
                      <wps:wsp>
                        <wps:cNvPr id="1973398769" name="Text Box 8"/>
                        <wps:cNvSpPr txBox="1"/>
                        <wps:spPr>
                          <a:xfrm>
                            <a:off x="211667" y="0"/>
                            <a:ext cx="821267" cy="304800"/>
                          </a:xfrm>
                          <a:prstGeom prst="rect">
                            <a:avLst/>
                          </a:prstGeom>
                          <a:solidFill>
                            <a:schemeClr val="lt1"/>
                          </a:solidFill>
                          <a:ln w="6350">
                            <a:noFill/>
                          </a:ln>
                        </wps:spPr>
                        <wps:txbx>
                          <w:txbxContent>
                            <w:p w14:paraId="798920D9" w14:textId="77777777" w:rsidR="001D211F" w:rsidRPr="00F82E6D" w:rsidRDefault="001D211F" w:rsidP="001D211F">
                              <w:pPr>
                                <w:rPr>
                                  <w:lang w:val="nl-NL"/>
                                </w:rPr>
                              </w:pPr>
                              <w:r>
                                <w:rPr>
                                  <w:lang w:val="nl-N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3469354" name="Text Box 8"/>
                        <wps:cNvSpPr txBox="1"/>
                        <wps:spPr>
                          <a:xfrm>
                            <a:off x="3056467" y="0"/>
                            <a:ext cx="821267" cy="304800"/>
                          </a:xfrm>
                          <a:prstGeom prst="rect">
                            <a:avLst/>
                          </a:prstGeom>
                          <a:solidFill>
                            <a:schemeClr val="lt1"/>
                          </a:solidFill>
                          <a:ln w="6350">
                            <a:noFill/>
                          </a:ln>
                        </wps:spPr>
                        <wps:txbx>
                          <w:txbxContent>
                            <w:p w14:paraId="1CBE117B" w14:textId="77777777" w:rsidR="001D211F" w:rsidRPr="00F82E6D" w:rsidRDefault="001D211F" w:rsidP="001D211F">
                              <w:pPr>
                                <w:rPr>
                                  <w:lang w:val="nl-NL"/>
                                </w:rPr>
                              </w:pPr>
                              <w:r>
                                <w:rPr>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0999848" name="Group 7"/>
                        <wpg:cNvGrpSpPr/>
                        <wpg:grpSpPr>
                          <a:xfrm>
                            <a:off x="0" y="237066"/>
                            <a:ext cx="5655945" cy="3461385"/>
                            <a:chOff x="0" y="59270"/>
                            <a:chExt cx="5656157" cy="3461812"/>
                          </a:xfrm>
                        </wpg:grpSpPr>
                        <pic:pic xmlns:pic="http://schemas.openxmlformats.org/drawingml/2006/picture">
                          <pic:nvPicPr>
                            <pic:cNvPr id="1567697045" name="Picture 5" descr="A picture containing text, diagram, plot, line&#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59270"/>
                              <a:ext cx="2778760" cy="2778760"/>
                            </a:xfrm>
                            <a:prstGeom prst="rect">
                              <a:avLst/>
                            </a:prstGeom>
                          </pic:spPr>
                        </pic:pic>
                        <pic:pic xmlns:pic="http://schemas.openxmlformats.org/drawingml/2006/picture">
                          <pic:nvPicPr>
                            <pic:cNvPr id="7" name="Picture 6"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3"/>
                            <a:stretch>
                              <a:fillRect/>
                            </a:stretch>
                          </pic:blipFill>
                          <pic:spPr>
                            <a:xfrm>
                              <a:off x="1117600" y="457200"/>
                              <a:ext cx="280670" cy="482600"/>
                            </a:xfrm>
                            <a:prstGeom prst="rect">
                              <a:avLst/>
                            </a:prstGeom>
                          </pic:spPr>
                        </pic:pic>
                        <pic:pic xmlns:pic="http://schemas.openxmlformats.org/drawingml/2006/picture">
                          <pic:nvPicPr>
                            <pic:cNvPr id="1966835168" name="Picture 6" descr="A picture containing text, plot, line, diagram&#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878667" y="59270"/>
                              <a:ext cx="2777490" cy="2777490"/>
                            </a:xfrm>
                            <a:prstGeom prst="rect">
                              <a:avLst/>
                            </a:prstGeom>
                          </pic:spPr>
                        </pic:pic>
                        <pic:pic xmlns:pic="http://schemas.openxmlformats.org/drawingml/2006/picture">
                          <pic:nvPicPr>
                            <pic:cNvPr id="1438650220" name="Picture 1438650220"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3"/>
                            <a:stretch>
                              <a:fillRect/>
                            </a:stretch>
                          </pic:blipFill>
                          <pic:spPr>
                            <a:xfrm>
                              <a:off x="4131733" y="381006"/>
                              <a:ext cx="280670" cy="482600"/>
                            </a:xfrm>
                            <a:prstGeom prst="rect">
                              <a:avLst/>
                            </a:prstGeom>
                          </pic:spPr>
                        </pic:pic>
                        <wps:wsp>
                          <wps:cNvPr id="6" name="TextBox 5">
                            <a:extLst>
                              <a:ext uri="{FF2B5EF4-FFF2-40B4-BE49-F238E27FC236}">
                                <a16:creationId xmlns:a16="http://schemas.microsoft.com/office/drawing/2014/main" id="{B9E279D6-8A11-C322-AF7F-7F093DCC87FC}"/>
                              </a:ext>
                            </a:extLst>
                          </wps:cNvPr>
                          <wps:cNvSpPr txBox="1"/>
                          <wps:spPr>
                            <a:xfrm>
                              <a:off x="207409" y="3043178"/>
                              <a:ext cx="3247121" cy="344216"/>
                            </a:xfrm>
                            <a:prstGeom prst="rect">
                              <a:avLst/>
                            </a:prstGeom>
                            <a:noFill/>
                            <a:ln w="19050">
                              <a:solidFill>
                                <a:schemeClr val="tx1"/>
                              </a:solidFill>
                              <a:extLst>
                                <a:ext uri="{C807C97D-BFC1-408E-A445-0C87EB9F89A2}">
                                  <ask:lineSketchStyleProps xmlns:ask="http://schemas.microsoft.com/office/drawing/2018/sketchyshapes" sd="1219033472">
                                    <a:custGeom>
                                      <a:avLst/>
                                      <a:gdLst>
                                        <a:gd name="connsiteX0" fmla="*/ 0 w 3541324"/>
                                        <a:gd name="connsiteY0" fmla="*/ 0 h 369332"/>
                                        <a:gd name="connsiteX1" fmla="*/ 554807 w 3541324"/>
                                        <a:gd name="connsiteY1" fmla="*/ 0 h 369332"/>
                                        <a:gd name="connsiteX2" fmla="*/ 1038788 w 3541324"/>
                                        <a:gd name="connsiteY2" fmla="*/ 0 h 369332"/>
                                        <a:gd name="connsiteX3" fmla="*/ 1699836 w 3541324"/>
                                        <a:gd name="connsiteY3" fmla="*/ 0 h 369332"/>
                                        <a:gd name="connsiteX4" fmla="*/ 2254643 w 3541324"/>
                                        <a:gd name="connsiteY4" fmla="*/ 0 h 369332"/>
                                        <a:gd name="connsiteX5" fmla="*/ 2809450 w 3541324"/>
                                        <a:gd name="connsiteY5" fmla="*/ 0 h 369332"/>
                                        <a:gd name="connsiteX6" fmla="*/ 3541324 w 3541324"/>
                                        <a:gd name="connsiteY6" fmla="*/ 0 h 369332"/>
                                        <a:gd name="connsiteX7" fmla="*/ 3541324 w 3541324"/>
                                        <a:gd name="connsiteY7" fmla="*/ 369332 h 369332"/>
                                        <a:gd name="connsiteX8" fmla="*/ 2951103 w 3541324"/>
                                        <a:gd name="connsiteY8" fmla="*/ 369332 h 369332"/>
                                        <a:gd name="connsiteX9" fmla="*/ 2467122 w 3541324"/>
                                        <a:gd name="connsiteY9" fmla="*/ 369332 h 369332"/>
                                        <a:gd name="connsiteX10" fmla="*/ 1876902 w 3541324"/>
                                        <a:gd name="connsiteY10" fmla="*/ 369332 h 369332"/>
                                        <a:gd name="connsiteX11" fmla="*/ 1286681 w 3541324"/>
                                        <a:gd name="connsiteY11" fmla="*/ 369332 h 369332"/>
                                        <a:gd name="connsiteX12" fmla="*/ 731874 w 3541324"/>
                                        <a:gd name="connsiteY12" fmla="*/ 369332 h 369332"/>
                                        <a:gd name="connsiteX13" fmla="*/ 0 w 3541324"/>
                                        <a:gd name="connsiteY13" fmla="*/ 369332 h 369332"/>
                                        <a:gd name="connsiteX14" fmla="*/ 0 w 3541324"/>
                                        <a:gd name="connsiteY14" fmla="*/ 0 h 3693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41324" h="369332" extrusionOk="0">
                                          <a:moveTo>
                                            <a:pt x="0" y="0"/>
                                          </a:moveTo>
                                          <a:cubicBezTo>
                                            <a:pt x="202129" y="-2160"/>
                                            <a:pt x="297154" y="5027"/>
                                            <a:pt x="554807" y="0"/>
                                          </a:cubicBezTo>
                                          <a:cubicBezTo>
                                            <a:pt x="812460" y="-5027"/>
                                            <a:pt x="829952" y="30173"/>
                                            <a:pt x="1038788" y="0"/>
                                          </a:cubicBezTo>
                                          <a:cubicBezTo>
                                            <a:pt x="1247624" y="-30173"/>
                                            <a:pt x="1486455" y="55870"/>
                                            <a:pt x="1699836" y="0"/>
                                          </a:cubicBezTo>
                                          <a:cubicBezTo>
                                            <a:pt x="1913217" y="-55870"/>
                                            <a:pt x="2088503" y="37519"/>
                                            <a:pt x="2254643" y="0"/>
                                          </a:cubicBezTo>
                                          <a:cubicBezTo>
                                            <a:pt x="2420783" y="-37519"/>
                                            <a:pt x="2614705" y="59300"/>
                                            <a:pt x="2809450" y="0"/>
                                          </a:cubicBezTo>
                                          <a:cubicBezTo>
                                            <a:pt x="3004195" y="-59300"/>
                                            <a:pt x="3221982" y="641"/>
                                            <a:pt x="3541324" y="0"/>
                                          </a:cubicBezTo>
                                          <a:cubicBezTo>
                                            <a:pt x="3563003" y="103222"/>
                                            <a:pt x="3508163" y="284950"/>
                                            <a:pt x="3541324" y="369332"/>
                                          </a:cubicBezTo>
                                          <a:cubicBezTo>
                                            <a:pt x="3400202" y="426396"/>
                                            <a:pt x="3113878" y="326865"/>
                                            <a:pt x="2951103" y="369332"/>
                                          </a:cubicBezTo>
                                          <a:cubicBezTo>
                                            <a:pt x="2788328" y="411799"/>
                                            <a:pt x="2578253" y="349404"/>
                                            <a:pt x="2467122" y="369332"/>
                                          </a:cubicBezTo>
                                          <a:cubicBezTo>
                                            <a:pt x="2355991" y="389260"/>
                                            <a:pt x="2067647" y="307660"/>
                                            <a:pt x="1876902" y="369332"/>
                                          </a:cubicBezTo>
                                          <a:cubicBezTo>
                                            <a:pt x="1686157" y="431004"/>
                                            <a:pt x="1506053" y="334935"/>
                                            <a:pt x="1286681" y="369332"/>
                                          </a:cubicBezTo>
                                          <a:cubicBezTo>
                                            <a:pt x="1067309" y="403729"/>
                                            <a:pt x="863248" y="327411"/>
                                            <a:pt x="731874" y="369332"/>
                                          </a:cubicBezTo>
                                          <a:cubicBezTo>
                                            <a:pt x="600500" y="411253"/>
                                            <a:pt x="350221" y="316128"/>
                                            <a:pt x="0" y="369332"/>
                                          </a:cubicBezTo>
                                          <a:cubicBezTo>
                                            <a:pt x="-8026" y="274434"/>
                                            <a:pt x="20480" y="124469"/>
                                            <a:pt x="0" y="0"/>
                                          </a:cubicBezTo>
                                          <a:close/>
                                        </a:path>
                                      </a:pathLst>
                                    </a:custGeom>
                                    <ask:type>
                                      <ask:lineSketchNone/>
                                    </ask:type>
                                  </ask:lineSketchStyleProps>
                                </a:ext>
                              </a:extLst>
                            </a:ln>
                          </wps:spPr>
                          <wps:txbx>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wps:txbx>
                          <wps:bodyPr wrap="square" rtlCol="0">
                            <a:spAutoFit/>
                          </wps:bodyPr>
                        </wps:wsp>
                        <pic:pic xmlns:pic="http://schemas.openxmlformats.org/drawingml/2006/picture">
                          <pic:nvPicPr>
                            <pic:cNvPr id="515137621" name="Picture 515137621"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3"/>
                            <a:stretch>
                              <a:fillRect/>
                            </a:stretch>
                          </pic:blipFill>
                          <pic:spPr>
                            <a:xfrm>
                              <a:off x="941278" y="2895607"/>
                              <a:ext cx="608180" cy="625475"/>
                            </a:xfrm>
                            <a:prstGeom prst="rect">
                              <a:avLst/>
                            </a:prstGeom>
                          </pic:spPr>
                        </pic:pic>
                      </wpg:grpSp>
                      <wps:wsp>
                        <wps:cNvPr id="984073995" name="Text Box 9"/>
                        <wps:cNvSpPr txBox="1"/>
                        <wps:spPr>
                          <a:xfrm>
                            <a:off x="118533" y="2937933"/>
                            <a:ext cx="588466" cy="266611"/>
                          </a:xfrm>
                          <a:prstGeom prst="rect">
                            <a:avLst/>
                          </a:prstGeom>
                          <a:solidFill>
                            <a:schemeClr val="lt1"/>
                          </a:solidFill>
                          <a:ln w="6350">
                            <a:noFill/>
                          </a:ln>
                        </wps:spPr>
                        <wps:txbx>
                          <w:txbxContent>
                            <w:p w14:paraId="2964507B" w14:textId="77777777" w:rsidR="001D211F" w:rsidRPr="00F82E6D" w:rsidRDefault="001D211F" w:rsidP="001D211F">
                              <w:pPr>
                                <w:rPr>
                                  <w:lang w:val="nl-NL"/>
                                </w:rPr>
                              </w:pPr>
                              <w:r>
                                <w:rPr>
                                  <w:lang w:val="nl-N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CB4ADC" id="Group 1" o:spid="_x0000_s1026" style="position:absolute;left:0;text-align:left;margin-left:9.3pt;margin-top:314pt;width:445.35pt;height:291.2pt;z-index:251662336;mso-position-horizontal-relative:margin;mso-position-vertical-relative:margin" coordsize="56559,369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nF52IshMAALITAAAUAAAAZHJzL21lZGlhL2ltYWdlMi5wbmeJUE5HDQoa&#13;&#10;CgAAAA1JSERSAAAAuwAAAUAIBgAAAOSyDQ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">
                <v:shapetype id="_x0000_t202" coordsize="21600,21600" o:spt="202" path="m,l,21600r21600,l21600,xe">
                  <v:stroke joinstyle="miter"/>
                  <v:path gradientshapeok="t" o:connecttype="rect"/>
                </v:shapetype>
                <v:shape id="Text Box 8" o:spid="_x0000_s1027" type="#_x0000_t202" style="position:absolute;left:2116;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" fillcolor="white [3201]" stroked="f" strokeweight=".5pt">
                  <v:textbox>
                    <w:txbxContent>
                      <w:p w14:paraId="798920D9" w14:textId="77777777" w:rsidR="001D211F" w:rsidRPr="00F82E6D" w:rsidRDefault="001D211F" w:rsidP="001D211F">
                        <w:pPr>
                          <w:rPr>
                            <w:lang w:val="nl-NL"/>
                          </w:rPr>
                        </w:pPr>
                        <w:r>
                          <w:rPr>
                            <w:lang w:val="nl-NL"/>
                          </w:rPr>
                          <w:t>(A)</w:t>
                        </w:r>
                      </w:p>
                    </w:txbxContent>
                  </v:textbox>
                </v:shape>
                <v:shape id="Text Box 8" o:spid="_x0000_s1028" type="#_x0000_t202" style="position:absolute;left:30564;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" fillcolor="white [3201]" stroked="f" strokeweight=".5pt">
                  <v:textbox>
                    <w:txbxContent>
                      <w:p w14:paraId="1CBE117B" w14:textId="77777777" w:rsidR="001D211F" w:rsidRPr="00F82E6D" w:rsidRDefault="001D211F" w:rsidP="001D211F">
                        <w:pPr>
                          <w:rPr>
                            <w:lang w:val="nl-NL"/>
                          </w:rPr>
                        </w:pPr>
                        <w:r>
                          <w:rPr>
                            <w:lang w:val="nl-NL"/>
                          </w:rPr>
                          <w:t>(B)</w:t>
                        </w:r>
                      </w:p>
                    </w:txbxContent>
                  </v:textbox>
                </v:shape>
                <v:group id="Group 7" o:spid="_x0000_s1029" style="position:absolute;top:2370;width:56559;height:34614" coordorigin=",592" coordsize="56561,346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A picture containing text, diagram, plot, line&#10;&#10;Description automatically generated" style="position:absolute;top:592;width:27787;height:27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">
                    <v:imagedata r:id="rId15" o:title="A picture containing text, diagram, plot, line&#10;&#10;Description automatically generated"/>
                  </v:shape>
                  <v:shape id="Picture 6" o:spid="_x0000_s1031" type="#_x0000_t75" alt="A yellow lightning bolt on a black background&#10;&#10;Description automatically generated" style="position:absolute;left:11176;top:4572;width:2806;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">
                    <v:imagedata r:id="rId16" o:title="A yellow lightning bolt on a black background&#10;&#10;Description automatically generated"/>
                  </v:shape>
                  <v:shape id="Picture 6" o:spid="_x0000_s1032" type="#_x0000_t75" alt="A picture containing text, plot, line, diagram&#10;&#10;Description automatically generated" style="position:absolute;left:28786;top:592;width:27775;height:27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">
                    <v:imagedata r:id="rId17" o:title="A picture containing text, plot, line, diagram&#10;&#10;Description automatically generated"/>
                  </v:shape>
                  <v:shape id="Picture 1438650220" o:spid="_x0000_s1033" type="#_x0000_t75" alt="A yellow lightning bolt on a black background&#10;&#10;Description automatically generated" style="position:absolute;left:41317;top:3810;width:2807;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">
                    <v:imagedata r:id="rId16" o:title="A yellow lightning bolt on a black background&#10;&#10;Description automatically generated"/>
                  </v:shape>
                  <v:shape id="TextBox 5" o:spid="_x0000_s1034" type="#_x0000_t202" style="position:absolute;left:2074;top:30431;width:32471;height:34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" filled="f" strokecolor="black [3213]" strokeweight="1.5pt">
                    <v:textbox style="mso-fit-shape-to-text:t">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v:textbox>
                  </v:shape>
                  <v:shape id="Picture 515137621" o:spid="_x0000_s1035" type="#_x0000_t75" alt="A yellow lightning bolt on a black background&#10;&#10;Description automatically generated" style="position:absolute;left:9412;top:28956;width:6082;height:62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">
                    <v:imagedata r:id="rId16" o:title="A yellow lightning bolt on a black background&#10;&#10;Description automatically generated"/>
                  </v:shape>
                </v:group>
                <v:shape id="Text Box 9" o:spid="_x0000_s1036" type="#_x0000_t202" style="position:absolute;left:1185;top:29379;width:5884;height:26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" fillcolor="white [3201]" stroked="f" strokeweight=".5pt">
                  <v:textbox>
                    <w:txbxContent>
                      <w:p w14:paraId="2964507B" w14:textId="77777777" w:rsidR="001D211F" w:rsidRPr="00F82E6D" w:rsidRDefault="001D211F" w:rsidP="001D211F">
                        <w:pPr>
                          <w:rPr>
                            <w:lang w:val="nl-NL"/>
                          </w:rPr>
                        </w:pPr>
                        <w:r>
                          <w:rPr>
                            <w:lang w:val="nl-NL"/>
                          </w:rPr>
                          <w:t>(C)</w:t>
                        </w:r>
                      </w:p>
                    </w:txbxContent>
                  </v:textbox>
                </v:shape>
                <w10:wrap type="square" anchorx="margin" anchory="margin"/>
              </v:group>
            </w:pict>
          </mc:Fallback>
        </mc:AlternateContent>
      </w:r>
      <w:r>
        <w:rPr>
          <w:rFonts w:eastAsiaTheme="minorEastAsia"/>
          <w:iCs/>
        </w:rPr>
        <w:t xml:space="preserve">where </w:t>
      </w:r>
      <w:r>
        <w:rPr>
          <w:rFonts w:eastAsiaTheme="minorEastAsia"/>
          <w:i/>
        </w:rPr>
        <w:t xml:space="preserve">a </w:t>
      </w:r>
      <w:r w:rsidRPr="00133516">
        <w:rPr>
          <w:rFonts w:eastAsiaTheme="minorEastAsia"/>
          <w:iCs/>
        </w:rPr>
        <w:t>and</w:t>
      </w:r>
      <w:r>
        <w:rPr>
          <w:rFonts w:eastAsiaTheme="minorEastAsia"/>
          <w:i/>
        </w:rPr>
        <w:t xml:space="preserve"> </w:t>
      </w:r>
      <w:r w:rsidR="00B105E7">
        <w:rPr>
          <w:rFonts w:eastAsiaTheme="minorEastAsia"/>
          <w:i/>
        </w:rPr>
        <w:t>d</w:t>
      </w:r>
      <w:r>
        <w:rPr>
          <w:rFonts w:eastAsiaTheme="minorEastAsia"/>
          <w:iCs/>
        </w:rPr>
        <w:t xml:space="preserve"> are scaling parameters. </w:t>
      </w:r>
      <w:r w:rsidR="007A7C9F">
        <w:rPr>
          <w:rFonts w:eastAsiaTheme="minorEastAsia"/>
          <w:iCs/>
        </w:rPr>
        <w:t xml:space="preserve">Parameter </w:t>
      </w:r>
      <w:r w:rsidR="007A7C9F" w:rsidRPr="007A7C9F">
        <w:rPr>
          <w:rFonts w:eastAsiaTheme="minorEastAsia"/>
          <w:i/>
        </w:rPr>
        <w:t>a</w:t>
      </w:r>
      <w:r w:rsidR="007A7C9F">
        <w:rPr>
          <w:rFonts w:eastAsiaTheme="minorEastAsia"/>
          <w:iCs/>
        </w:rPr>
        <w:t xml:space="preserve"> affects the steepness of the curve. I</w:t>
      </w:r>
      <w:r w:rsidRPr="007A7C9F">
        <w:rPr>
          <w:rFonts w:eastAsiaTheme="minorEastAsia"/>
          <w:iCs/>
        </w:rPr>
        <w:t>f</w:t>
      </w:r>
      <w:r>
        <w:rPr>
          <w:rFonts w:eastAsiaTheme="minorEastAsia"/>
          <w:iCs/>
        </w:rPr>
        <w:t xml:space="preserve"> </w:t>
      </w:r>
      <w:r>
        <w:rPr>
          <w:rFonts w:eastAsiaTheme="minorEastAsia"/>
          <w:i/>
        </w:rPr>
        <w:t>a</w:t>
      </w:r>
      <w:r>
        <w:rPr>
          <w:rFonts w:eastAsiaTheme="minorEastAsia"/>
          <w:iCs/>
        </w:rPr>
        <w:t xml:space="preserve"> = 0 then allocation to reproduction will not affect the survival probability of the offspring. Parameter </w:t>
      </w:r>
      <w:r w:rsidR="00B105E7" w:rsidRPr="00B105E7">
        <w:rPr>
          <w:rFonts w:eastAsiaTheme="minorEastAsia"/>
          <w:i/>
        </w:rPr>
        <w:t>d</w:t>
      </w:r>
      <w:r>
        <w:rPr>
          <w:rFonts w:eastAsiaTheme="minorEastAsia"/>
        </w:rPr>
        <w:t xml:space="preserve"> determines the </w:t>
      </w:r>
      <w:r w:rsidR="007A7C9F">
        <w:rPr>
          <w:rFonts w:eastAsiaTheme="minorEastAsia"/>
        </w:rPr>
        <w:t>location of the inflection</w:t>
      </w:r>
      <w:r>
        <w:rPr>
          <w:rFonts w:eastAsiaTheme="minorEastAsia"/>
        </w:rPr>
        <w:t xml:space="preserve"> point of the sigmoidal function. </w:t>
      </w:r>
    </w:p>
    <w:p w14:paraId="62460557" w14:textId="77777777" w:rsidR="001D211F" w:rsidRDefault="001D211F" w:rsidP="001D211F">
      <w:pPr>
        <w:jc w:val="both"/>
        <w:rPr>
          <w:b/>
          <w:bCs/>
        </w:rPr>
      </w:pPr>
    </w:p>
    <w:p w14:paraId="3347C8E7" w14:textId="77777777" w:rsidR="001D211F" w:rsidRDefault="001D211F" w:rsidP="001D211F">
      <w:pPr>
        <w:jc w:val="both"/>
        <w:rPr>
          <w:b/>
          <w:bCs/>
        </w:rPr>
      </w:pPr>
      <w:r>
        <w:rPr>
          <w:noProof/>
        </w:rPr>
        <mc:AlternateContent>
          <mc:Choice Requires="wps">
            <w:drawing>
              <wp:anchor distT="0" distB="0" distL="114300" distR="114300" simplePos="0" relativeHeight="251663360" behindDoc="0" locked="0" layoutInCell="1" allowOverlap="1" wp14:anchorId="50174867" wp14:editId="28417155">
                <wp:simplePos x="0" y="0"/>
                <wp:positionH relativeFrom="column">
                  <wp:posOffset>0</wp:posOffset>
                </wp:positionH>
                <wp:positionV relativeFrom="paragraph">
                  <wp:posOffset>-635</wp:posOffset>
                </wp:positionV>
                <wp:extent cx="5655945" cy="635"/>
                <wp:effectExtent l="0" t="0" r="0" b="12065"/>
                <wp:wrapNone/>
                <wp:docPr id="1430225485" name="Text Box 1"/>
                <wp:cNvGraphicFramePr/>
                <a:graphic xmlns:a="http://schemas.openxmlformats.org/drawingml/2006/main">
                  <a:graphicData uri="http://schemas.microsoft.com/office/word/2010/wordprocessingShape">
                    <wps:wsp>
                      <wps:cNvSpPr txBox="1"/>
                      <wps:spPr>
                        <a:xfrm>
                          <a:off x="0" y="0"/>
                          <a:ext cx="5655945" cy="635"/>
                        </a:xfrm>
                        <a:prstGeom prst="rect">
                          <a:avLst/>
                        </a:prstGeom>
                        <a:solidFill>
                          <a:prstClr val="white"/>
                        </a:solidFill>
                        <a:ln>
                          <a:noFill/>
                        </a:ln>
                      </wps:spPr>
                      <wps:txbx>
                        <w:txbxContent>
                          <w:p w14:paraId="087037DC" w14:textId="50D59F1E" w:rsidR="001D211F" w:rsidRPr="00D11B1F" w:rsidRDefault="001D211F" w:rsidP="001D211F">
                            <w:pPr>
                              <w:pStyle w:val="Caption"/>
                              <w:rPr>
                                <w:noProof/>
                              </w:rPr>
                            </w:pPr>
                            <w:bookmarkStart w:id="4" w:name="_Ref139291371"/>
                            <w:r>
                              <w:t xml:space="preserve">Figure </w:t>
                            </w:r>
                            <w:fldSimple w:instr=" SEQ Figure \* ARABIC ">
                              <w:r w:rsidR="00B8644E">
                                <w:rPr>
                                  <w:noProof/>
                                </w:rPr>
                                <w:t>1</w:t>
                              </w:r>
                            </w:fldSimple>
                            <w:bookmarkEnd w:id="4"/>
                            <w:r>
                              <w:t>: Overview of mutations in model mechanisms. (A) A mutation occurring in an age-specific survival probability gene. (B) Mutation occurring in an age-specific resource allocation gene. (C) Mutation occurring a binary ge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174867" id="Text Box 1" o:spid="_x0000_s1037" type="#_x0000_t202" style="position:absolute;left:0;text-align:left;margin-left:0;margin-top:-.05pt;width:445.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FAOGwIAAD8EAAAOAAAAZHJzL2Uyb0RvYy54bWysU8Fu2zAMvQ/YPwi6L066Jl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" stroked="f">
                <v:textbox style="mso-fit-shape-to-text:t" inset="0,0,0,0">
                  <w:txbxContent>
                    <w:p w14:paraId="087037DC" w14:textId="50D59F1E" w:rsidR="001D211F" w:rsidRPr="00D11B1F" w:rsidRDefault="001D211F" w:rsidP="001D211F">
                      <w:pPr>
                        <w:pStyle w:val="Caption"/>
                        <w:rPr>
                          <w:noProof/>
                        </w:rPr>
                      </w:pPr>
                      <w:bookmarkStart w:id="5" w:name="_Ref139291371"/>
                      <w:r>
                        <w:t xml:space="preserve">Figure </w:t>
                      </w:r>
                      <w:fldSimple w:instr=" SEQ Figure \* ARABIC ">
                        <w:r w:rsidR="00B8644E">
                          <w:rPr>
                            <w:noProof/>
                          </w:rPr>
                          <w:t>1</w:t>
                        </w:r>
                      </w:fldSimple>
                      <w:bookmarkEnd w:id="5"/>
                      <w:r>
                        <w:t>: Overview of mutations in model mechanisms. (A) A mutation occurring in an age-specific survival probability gene. (B) Mutation occurring in an age-specific resource allocation gene. (C) Mutation occurring a binary gene.</w:t>
                      </w:r>
                    </w:p>
                  </w:txbxContent>
                </v:textbox>
              </v:shape>
            </w:pict>
          </mc:Fallback>
        </mc:AlternateContent>
      </w:r>
    </w:p>
    <w:p w14:paraId="63F307C7" w14:textId="77777777" w:rsidR="001D211F" w:rsidRDefault="001D211F" w:rsidP="001D211F">
      <w:pPr>
        <w:jc w:val="both"/>
        <w:rPr>
          <w:b/>
          <w:bCs/>
        </w:rPr>
      </w:pPr>
    </w:p>
    <w:p w14:paraId="7D7E5087" w14:textId="77777777" w:rsidR="001D211F" w:rsidRDefault="001D211F" w:rsidP="001D211F">
      <w:pPr>
        <w:jc w:val="both"/>
        <w:rPr>
          <w:b/>
          <w:bCs/>
        </w:rPr>
      </w:pPr>
    </w:p>
    <w:p w14:paraId="4BCDF3F2" w14:textId="77777777" w:rsidR="001D211F" w:rsidRPr="00AB0420" w:rsidRDefault="001D211F" w:rsidP="001D211F">
      <w:pPr>
        <w:jc w:val="both"/>
        <w:rPr>
          <w:rFonts w:eastAsiaTheme="minorEastAsia"/>
        </w:rPr>
      </w:pPr>
      <w:r>
        <w:rPr>
          <w:b/>
          <w:bCs/>
        </w:rPr>
        <w:t xml:space="preserve">Model analysis and statistics </w:t>
      </w:r>
    </w:p>
    <w:p w14:paraId="64E2AC19" w14:textId="5032D34E" w:rsidR="0021470C" w:rsidRPr="00BD077A" w:rsidRDefault="0021470C" w:rsidP="001D211F">
      <w:pPr>
        <w:jc w:val="both"/>
        <w:rPr>
          <w:i/>
          <w:iCs/>
        </w:rPr>
      </w:pPr>
      <w:r>
        <w:t xml:space="preserve">The model is implemented using C++ and compiled with g++ 8.5.0. </w:t>
      </w:r>
      <w:r w:rsidR="00605EF1">
        <w:t xml:space="preserve">The model analysis and statistics were performed using R 4.2.2 </w:t>
      </w:r>
      <w:r w:rsidR="00605EF1">
        <w:fldChar w:fldCharType="begin"/>
      </w:r>
      <w:r w:rsidR="00605EF1">
        <w:instrText xml:space="preserve"> ADDIN ZOTERO_ITEM CSL_CITATION {"citationID":"3LKqQac4","properties":{"formattedCitation":"(R Core Team, 2022)","plainCitation":"(R Core Team, 2022)","noteIndex":0},"citationItems":[{"id":49,"uris":["http://zotero.org/users/11930833/items/7K83AV5G"],"itemData":{"id":49,"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605EF1">
        <w:fldChar w:fldCharType="separate"/>
      </w:r>
      <w:r w:rsidR="00605EF1">
        <w:rPr>
          <w:noProof/>
        </w:rPr>
        <w:t>(R Core Team, 2022)</w:t>
      </w:r>
      <w:r w:rsidR="00605EF1">
        <w:fldChar w:fldCharType="end"/>
      </w:r>
      <w:r w:rsidR="00605EF1">
        <w:t xml:space="preserve">. The packages used for the analysis are </w:t>
      </w:r>
      <w:proofErr w:type="spellStart"/>
      <w:r w:rsidR="00605EF1">
        <w:rPr>
          <w:i/>
          <w:iCs/>
        </w:rPr>
        <w:t>tidyverse</w:t>
      </w:r>
      <w:proofErr w:type="spellEnd"/>
      <w:r w:rsidR="00605EF1">
        <w:rPr>
          <w:i/>
          <w:iCs/>
        </w:rPr>
        <w:t xml:space="preserve"> </w:t>
      </w:r>
      <w:r w:rsidR="00605EF1" w:rsidRPr="00FA5FA1">
        <w:fldChar w:fldCharType="begin"/>
      </w:r>
      <w:r w:rsidR="00605EF1" w:rsidRPr="00FA5FA1">
        <w:instrText xml:space="preserve"> ADDIN ZOTERO_ITEM CSL_CITATION {"citatio</w:instrText>
      </w:r>
      <w:r w:rsidR="00605EF1" w:rsidRPr="00BD077A">
        <w:instrText>nID":"EOv34Cjn","properties":{"formattedCitation":"(Wickham et al., 2019)","plainCitation":"(Wickham et al., 2019)","noteIndex":0},"citationItems":[{"id":43,"uris":["http://zotero.org/users/11930833/items/4FPYITT7"],"itemData":{"id":43,"type":"article-journal","container-title":"J. Open Source Softw.","DOI":"10.21105/joss.01686","ISSN":"2475-9066","issue":"43","note":"publisher: The Open Journal","page":"1686","title":"Welcome to the tidyverse","volume":"4","author":[{"family":"Wickham","given":"Hadley"},{"family":"Averick","given":"Mara"},{"family":"Bryan","given":"Jennifer"},{"family":"Chang","given":"Winston"},{"family":"McGowan","given":"Lucy"},{"family":"François","given":"Romain"},{"family":"</w:instrText>
      </w:r>
      <w:r w:rsidR="00605EF1" w:rsidRPr="00BD077A">
        <w:rPr>
          <w:lang w:val="nl-NL"/>
        </w:rPr>
        <w:instrText xml:space="preserve">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605EF1" w:rsidRPr="00FA5FA1">
        <w:fldChar w:fldCharType="separate"/>
      </w:r>
      <w:r w:rsidR="00605EF1" w:rsidRPr="00BD077A">
        <w:rPr>
          <w:noProof/>
          <w:lang w:val="nl-NL"/>
        </w:rPr>
        <w:t>(Wickham et al., 2019)</w:t>
      </w:r>
      <w:r w:rsidR="00605EF1" w:rsidRPr="00FA5FA1">
        <w:fldChar w:fldCharType="end"/>
      </w:r>
      <w:r w:rsidR="00605EF1" w:rsidRPr="00BD077A">
        <w:rPr>
          <w:i/>
          <w:iCs/>
          <w:lang w:val="nl-NL"/>
        </w:rPr>
        <w:t xml:space="preserve">; </w:t>
      </w:r>
      <w:proofErr w:type="spellStart"/>
      <w:r w:rsidR="00FA5FA1" w:rsidRPr="00BD077A">
        <w:rPr>
          <w:i/>
          <w:iCs/>
          <w:lang w:val="nl-NL"/>
        </w:rPr>
        <w:t>mgcv</w:t>
      </w:r>
      <w:proofErr w:type="spellEnd"/>
      <w:r w:rsidR="00FA5FA1" w:rsidRPr="00BD077A">
        <w:rPr>
          <w:i/>
          <w:iCs/>
          <w:lang w:val="nl-NL"/>
        </w:rPr>
        <w:t xml:space="preserve"> </w:t>
      </w:r>
      <w:r w:rsidR="00FA5FA1" w:rsidRPr="00FA5FA1">
        <w:fldChar w:fldCharType="begin"/>
      </w:r>
      <w:r w:rsidR="00FA5FA1" w:rsidRPr="00BD077A">
        <w:rPr>
          <w:lang w:val="nl-NL"/>
        </w:rPr>
        <w:instrText xml:space="preserve"> ADDIN ZOTERO_ITEM CSL_CITATION {"citationID":"c6Z4Cm52","properties":{"formattedCitation":"(Wood, 2011)","plainCitation":"(Wood, 2011)","noteIndex":0},"citationItems":[{"id":44,"uris":["http://zotero.org/users/11930833/items/ZX4YWEFE"],"itemData":{"id":44,"type":"article-journal","container-title":"Journal of the Royal Statistical Society (B)","issue":"1","page":"3-36","title":"Fast stable restricted maximum likelihood and marginal likelihood estimation of semiparametric generalized linear models","volume":"73","author":[{"family":"Wood","given":"S</w:instrText>
      </w:r>
      <w:r w:rsidR="00FA5FA1" w:rsidRPr="00FA5FA1">
        <w:rPr>
          <w:lang w:val="nl-NL"/>
        </w:rPr>
        <w:instrText xml:space="preserve"> N"}],"issued":{"date-parts":[["2011"]]}}}],"schema":"https://github.com/citation-style-language/schema/raw/master/csl-citation.json"} </w:instrText>
      </w:r>
      <w:r w:rsidR="00FA5FA1" w:rsidRPr="00FA5FA1">
        <w:fldChar w:fldCharType="separate"/>
      </w:r>
      <w:r w:rsidR="00FA5FA1" w:rsidRPr="00FA5FA1">
        <w:rPr>
          <w:noProof/>
          <w:lang w:val="nl-NL"/>
        </w:rPr>
        <w:t>(Wood, 2011)</w:t>
      </w:r>
      <w:r w:rsidR="00FA5FA1" w:rsidRPr="00FA5FA1">
        <w:fldChar w:fldCharType="end"/>
      </w:r>
      <w:r w:rsidR="00FA5FA1" w:rsidRPr="00FA5FA1">
        <w:rPr>
          <w:i/>
          <w:iCs/>
          <w:lang w:val="nl-NL"/>
        </w:rPr>
        <w:t xml:space="preserve">; </w:t>
      </w:r>
      <w:proofErr w:type="spellStart"/>
      <w:r w:rsidR="00FA5FA1" w:rsidRPr="00FA5FA1">
        <w:rPr>
          <w:i/>
          <w:iCs/>
          <w:lang w:val="nl-NL"/>
        </w:rPr>
        <w:t>cowplot</w:t>
      </w:r>
      <w:proofErr w:type="spellEnd"/>
      <w:r w:rsidR="00FA5FA1" w:rsidRPr="00FA5FA1">
        <w:rPr>
          <w:i/>
          <w:iCs/>
          <w:lang w:val="nl-NL"/>
        </w:rPr>
        <w:t xml:space="preserve"> </w:t>
      </w:r>
      <w:r w:rsidR="00FA5FA1" w:rsidRPr="00FA5FA1">
        <w:fldChar w:fldCharType="begin"/>
      </w:r>
      <w:r w:rsidR="00FA5FA1" w:rsidRPr="00FA5FA1">
        <w:rPr>
          <w:lang w:val="nl-NL"/>
        </w:rPr>
        <w:instrText xml:space="preserve"> ADDIN ZOTERO_ITEM CSL_CITATION {"citationID":"cFa9sCqv","properties":{"formattedCitation":"(Wilke, 2020)","plainCitation":"(Wilke, 2020)","noteIndex":0},"citationItems":[{"id":41,"uris":["http://zotero.org/users/11930833/items/VNRW6F5V"],"itemData":{"id":41,"type":"software","title":"cowplot: Streamlined Plot Theme and Plot Annotations for 'ggplot2'","URL":"https://CRAN.R-project.org/package=cowplot","version":"R package</w:instrText>
      </w:r>
      <w:r w:rsidR="00FA5FA1" w:rsidRPr="00BD077A">
        <w:instrText xml:space="preserve"> version 1.1.1","author":[{"family":"Wilke","given":"Claus O."}],"issued":{"date-parts":[["2020"]]}}}],"schema":"https://github.com/citation-style-language/schema/raw/master/csl-citation.json"} </w:instrText>
      </w:r>
      <w:r w:rsidR="00FA5FA1" w:rsidRPr="00FA5FA1">
        <w:fldChar w:fldCharType="separate"/>
      </w:r>
      <w:r w:rsidR="00FA5FA1" w:rsidRPr="00BD077A">
        <w:rPr>
          <w:noProof/>
        </w:rPr>
        <w:t>(Wilke, 2020)</w:t>
      </w:r>
      <w:r w:rsidR="00FA5FA1" w:rsidRPr="00FA5FA1">
        <w:fldChar w:fldCharType="end"/>
      </w:r>
      <w:r w:rsidR="00FA5FA1" w:rsidRPr="00BD077A">
        <w:rPr>
          <w:i/>
          <w:iCs/>
        </w:rPr>
        <w:t xml:space="preserve">; </w:t>
      </w:r>
      <w:proofErr w:type="spellStart"/>
      <w:r w:rsidR="00FA5FA1" w:rsidRPr="00BD077A">
        <w:rPr>
          <w:i/>
          <w:iCs/>
        </w:rPr>
        <w:t>MetBrewer</w:t>
      </w:r>
      <w:proofErr w:type="spellEnd"/>
      <w:r w:rsidR="00FA5FA1" w:rsidRPr="00BD077A">
        <w:rPr>
          <w:i/>
          <w:iCs/>
        </w:rPr>
        <w:t xml:space="preserve"> </w:t>
      </w:r>
      <w:r w:rsidR="00FA5FA1" w:rsidRPr="00FA5FA1">
        <w:fldChar w:fldCharType="begin"/>
      </w:r>
      <w:r w:rsidR="00FA5FA1" w:rsidRPr="00BD077A">
        <w:instrText xml:space="preserve"> ADDIN ZOTERO_ITEM CSL_CITATION {"citationID":"qGV36HaS","properties":{"formattedCitation":"(Blake, 2022)","plainCitation":"(Blake, 2022)","noteIndex":0},"citationItems":[{"id":45,"uris":["http://zotero.org/users/11930833/items/MMIAX6P6"],"itemData":{"id":45,"type":"software","title":"MetBrewer: Color Palettes Inspired by Works at the Metropolitan Museum of Art","URL":"https://CRAN.R-project.org/package=MetBrewer","version":"R package version 0.2.0","author":[{"family":"Blake","given":"Robert Mills"}],"issued":{"date-parts":[["2022"]]}}}],"schema":"https://github.com/citation-style-language/schema/raw/master/csl-citation.json"} </w:instrText>
      </w:r>
      <w:r w:rsidR="00FA5FA1" w:rsidRPr="00FA5FA1">
        <w:fldChar w:fldCharType="separate"/>
      </w:r>
      <w:r w:rsidR="00FA5FA1" w:rsidRPr="00BD077A">
        <w:rPr>
          <w:noProof/>
        </w:rPr>
        <w:t>(Blake, 2022)</w:t>
      </w:r>
      <w:r w:rsidR="00FA5FA1" w:rsidRPr="00FA5FA1">
        <w:fldChar w:fldCharType="end"/>
      </w:r>
      <w:r w:rsidR="00FA5FA1" w:rsidRPr="00BD077A">
        <w:rPr>
          <w:i/>
          <w:iCs/>
        </w:rPr>
        <w:t xml:space="preserve">; </w:t>
      </w:r>
      <w:proofErr w:type="spellStart"/>
      <w:r w:rsidR="00FA5FA1" w:rsidRPr="00BD077A">
        <w:rPr>
          <w:i/>
          <w:iCs/>
        </w:rPr>
        <w:t>ggpubr</w:t>
      </w:r>
      <w:proofErr w:type="spellEnd"/>
      <w:r w:rsidR="00FA5FA1" w:rsidRPr="00BD077A">
        <w:rPr>
          <w:i/>
          <w:iCs/>
        </w:rPr>
        <w:t xml:space="preserve"> </w:t>
      </w:r>
      <w:r w:rsidR="00FA5FA1" w:rsidRPr="00FA5FA1">
        <w:rPr>
          <w:lang w:val="nl-NL"/>
        </w:rPr>
        <w:fldChar w:fldCharType="begin"/>
      </w:r>
      <w:r w:rsidR="00FA5FA1" w:rsidRPr="00BD077A">
        <w:instrText xml:space="preserve"> ADDIN ZOTERO_ITEM CSL_CITATION {"citationID":"uRJFPjhr","properties":{"formattedCitation":"(Kassambara, 2023)","plainCitation":"(Kassambara, 2023)","noteIndex":0},"citationItems":[{"id":46,"uris":["http://zotero.org/users/11930833/items/MVEXNAG4"],"itemData":{"id":46,"type":"software","title":"ggpubr: 'ggplot2' Based Publication Ready Plots","URL":"https://CRAN.R-project.org/package=ggpubr","version":"R package version 0.6.0","author":[{"family":"Kassambara","given":"Alboukadel"}],"issued":{"date-parts":[["2023"]]}}}],"schema":"https://github.com/citation-style-language/schema/raw/master/csl-citation.json"} </w:instrText>
      </w:r>
      <w:r w:rsidR="00FA5FA1" w:rsidRPr="00FA5FA1">
        <w:rPr>
          <w:lang w:val="nl-NL"/>
        </w:rPr>
        <w:fldChar w:fldCharType="separate"/>
      </w:r>
      <w:r w:rsidR="00FA5FA1" w:rsidRPr="00BD077A">
        <w:rPr>
          <w:noProof/>
        </w:rPr>
        <w:t>(Kassambara, 2023)</w:t>
      </w:r>
      <w:r w:rsidR="00FA5FA1" w:rsidRPr="00FA5FA1">
        <w:rPr>
          <w:lang w:val="nl-NL"/>
        </w:rPr>
        <w:fldChar w:fldCharType="end"/>
      </w:r>
      <w:r w:rsidR="00FA5FA1" w:rsidRPr="00BD077A">
        <w:t xml:space="preserve"> and</w:t>
      </w:r>
      <w:r w:rsidR="00FA5FA1" w:rsidRPr="00BD077A">
        <w:rPr>
          <w:i/>
          <w:iCs/>
        </w:rPr>
        <w:t xml:space="preserve"> </w:t>
      </w:r>
      <w:proofErr w:type="spellStart"/>
      <w:r w:rsidR="00FA5FA1" w:rsidRPr="00BD077A">
        <w:rPr>
          <w:i/>
          <w:iCs/>
        </w:rPr>
        <w:t>gridExtra</w:t>
      </w:r>
      <w:proofErr w:type="spellEnd"/>
      <w:r w:rsidR="00FA5FA1" w:rsidRPr="00BD077A">
        <w:rPr>
          <w:i/>
          <w:iCs/>
        </w:rPr>
        <w:t xml:space="preserve"> </w:t>
      </w:r>
      <w:r w:rsidR="00FA5FA1" w:rsidRPr="00FA5FA1">
        <w:rPr>
          <w:lang w:val="nl-NL"/>
        </w:rPr>
        <w:fldChar w:fldCharType="begin"/>
      </w:r>
      <w:r w:rsidR="00FA5FA1" w:rsidRPr="00BD077A">
        <w:instrText xml:space="preserve"> ADDIN ZOTERO_ITEM CSL_CITATION {"citationID":"RxMcv1Nn","properties":{"formattedCitation":"(Auguie, 2017)","plainCitation":"(Auguie, 2017)","noteIndex":0},"citationItems":[{"id":48,"uris":["http://zotero.org/users/11930833/items/6LIJNIYS"],"itemData":{"id":48,"type":"software","title":"gridExtra: Miscellaneous Functions for \"Grid\" Graphics","URL":"https://CRAN.R-project.org/package=gridExtra","version":"R package version 2.3","author":[{"family":"Auguie","given":"Baptiste"}],"issued":{"date-parts":[["2017"]]}}}],"schema":"https://github.com/citation-style-language/schema/raw/master/csl-citation.json"} </w:instrText>
      </w:r>
      <w:r w:rsidR="00FA5FA1" w:rsidRPr="00FA5FA1">
        <w:rPr>
          <w:lang w:val="nl-NL"/>
        </w:rPr>
        <w:fldChar w:fldCharType="separate"/>
      </w:r>
      <w:r w:rsidR="00FA5FA1" w:rsidRPr="00BD077A">
        <w:rPr>
          <w:noProof/>
        </w:rPr>
        <w:t>(Auguie, 2017)</w:t>
      </w:r>
      <w:r w:rsidR="00FA5FA1" w:rsidRPr="00FA5FA1">
        <w:rPr>
          <w:lang w:val="nl-NL"/>
        </w:rPr>
        <w:fldChar w:fldCharType="end"/>
      </w:r>
      <w:r w:rsidR="00FA5FA1" w:rsidRPr="00BD077A">
        <w:rPr>
          <w:i/>
          <w:iCs/>
        </w:rPr>
        <w:t xml:space="preserve">. </w:t>
      </w:r>
    </w:p>
    <w:p w14:paraId="4B30D7C3" w14:textId="77777777" w:rsidR="00AD3EA7" w:rsidRDefault="005258D9" w:rsidP="005258D9">
      <w:pPr>
        <w:jc w:val="both"/>
      </w:pPr>
      <w:r w:rsidRPr="00BD077A">
        <w:lastRenderedPageBreak/>
        <w:tab/>
      </w:r>
      <w:r>
        <w:t xml:space="preserve">All simulations were run until time step </w:t>
      </w:r>
      <w:r w:rsidRPr="003037F0">
        <w:rPr>
          <w:i/>
          <w:iCs/>
        </w:rPr>
        <w:t>t</w:t>
      </w:r>
      <w:r w:rsidRPr="003037F0">
        <w:rPr>
          <w:i/>
          <w:iCs/>
          <w:vertAlign w:val="subscript"/>
        </w:rPr>
        <w:t>end</w:t>
      </w:r>
      <w:r>
        <w:t xml:space="preserve">. At this point, the simulations had reached an evolutionary </w:t>
      </w:r>
      <w:r w:rsidR="007A7C9F">
        <w:t xml:space="preserve">(quasi) </w:t>
      </w:r>
      <w:r>
        <w:t>equilibrium, where mean trait values no longer changed systematically.</w:t>
      </w:r>
      <w:r w:rsidR="007A7C9F">
        <w:t xml:space="preserve"> In order to estimate the evolved relation between offspring lifespan and parental age we gather data upon </w:t>
      </w:r>
      <w:r>
        <w:t>reaching the end of the time simulation</w:t>
      </w:r>
      <w:r w:rsidR="007A7C9F">
        <w:t>. First,</w:t>
      </w:r>
      <w:r>
        <w:t xml:space="preserve"> the cross-sectional data was gathered by having the final population make </w:t>
      </w:r>
      <w:r w:rsidR="00B00EB1">
        <w:t>ten</w:t>
      </w:r>
      <w:r>
        <w:t xml:space="preserve"> offspring per female</w:t>
      </w:r>
      <w:r w:rsidR="000B44FC">
        <w:t>.</w:t>
      </w:r>
      <w:r>
        <w:t xml:space="preserve"> We simulate the generated offspring until all of them have died, the ages at death are then recorded. Next, we collect the longitudinal offspring lifespan over parental age, we let the final population reproduce at the end of the simulation. The offspring become the new population. We then simulate this population and record the age at which they themselves produce offspring and the lifespans that this offspring had.</w:t>
      </w:r>
      <w:r w:rsidR="00433FC0">
        <w:t xml:space="preserve"> </w:t>
      </w:r>
    </w:p>
    <w:p w14:paraId="6A6F8E75" w14:textId="72EBD712" w:rsidR="00A87757" w:rsidRPr="00FF1F96" w:rsidRDefault="00632562" w:rsidP="00FF1F96">
      <w:pPr>
        <w:jc w:val="both"/>
      </w:pPr>
      <w:r>
        <w:tab/>
        <w:t xml:space="preserve">For all scenarios and combinations, we run ten replicates and gather both the cross-sectional as the longitudinal data. For every run we fit a model. </w:t>
      </w:r>
      <w:r w:rsidR="00C9219C">
        <w:t xml:space="preserve">We use generalized additive models to model the relationship between offspring lifespan and parental age for both the cross-sectional data as for the longitudinal data. </w:t>
      </w:r>
      <w:r w:rsidR="009B6AF2">
        <w:t xml:space="preserve">Generalized additive models are used to model smooth relationships between the </w:t>
      </w:r>
      <w:r w:rsidR="00664615">
        <w:t>explanatory</w:t>
      </w:r>
      <w:r w:rsidR="009B6AF2">
        <w:t xml:space="preserve"> and</w:t>
      </w:r>
      <w:r w:rsidR="00041E82">
        <w:t xml:space="preserve"> the</w:t>
      </w:r>
      <w:r w:rsidR="009B6AF2">
        <w:t xml:space="preserve"> </w:t>
      </w:r>
      <w:r w:rsidR="00664615">
        <w:t>response</w:t>
      </w:r>
      <w:r w:rsidR="0080445F">
        <w:t xml:space="preserve"> variable</w:t>
      </w:r>
      <w:r w:rsidR="009B6AF2">
        <w:t xml:space="preserve"> </w:t>
      </w:r>
      <w:r w:rsidR="00D81BE6">
        <w:t xml:space="preserve">while taking non-linear relationships into account as well as interactions among variables </w:t>
      </w:r>
      <w:r w:rsidR="009B6AF2">
        <w:fldChar w:fldCharType="begin"/>
      </w:r>
      <w:r w:rsidR="009B6AF2">
        <w:instrText xml:space="preserve"> ADDIN ZOTERO_ITEM CSL_CITATION {"citationID":"T7KtsvrO","properties":{"formattedCitation":"(Pedersen et al., 2019)","plainCitation":"(Pedersen et al., 2019)","noteIndex":0},"citationItems":[{"id":50,"uris":["http://zotero.org/users/11930833/items/RMMYA6EW"],"itemData":{"id":50,"type":"article-journal","container-title":"PeerJ","ISSN":"2167-8359","journalAbbreviation":"PeerJ","note":"publisher: PeerJ Inc.","page":"e6876","title":"Hierarchical generalized additive models in ecology: an introduction with mgcv","volume":"7","author":[{"family":"Pedersen","given":"Eric J"},{"family":"Miller","given":"David L"},{"family":"Simpson","given":"Gavin L"},{"family":"Ross","given":"Noam"}],"issued":{"date-parts":[["2019"]]}}}],"schema":"https://github.com/citation-style-language/schema/raw/master/csl-citation.json"} </w:instrText>
      </w:r>
      <w:r w:rsidR="009B6AF2">
        <w:fldChar w:fldCharType="separate"/>
      </w:r>
      <w:r w:rsidR="009B6AF2">
        <w:rPr>
          <w:noProof/>
        </w:rPr>
        <w:t>(Pedersen et al., 2019)</w:t>
      </w:r>
      <w:r w:rsidR="009B6AF2">
        <w:fldChar w:fldCharType="end"/>
      </w:r>
      <w:r w:rsidR="009236A4">
        <w:t xml:space="preserve">. </w:t>
      </w:r>
      <w:r w:rsidR="008114FB">
        <w:t xml:space="preserve">For the longitudinal data sets, we first subset the data by choosing parents who have produced offspring at a minimum </w:t>
      </w:r>
      <w:r w:rsidR="006F1897">
        <w:t>of six different ages,</w:t>
      </w:r>
      <w:r w:rsidR="008114FB">
        <w:t xml:space="preserve"> </w:t>
      </w:r>
      <w:r w:rsidR="006F1897">
        <w:t>of this group</w:t>
      </w:r>
      <w:r w:rsidR="00AD3EA7">
        <w:t>,</w:t>
      </w:r>
      <w:r w:rsidR="006F1897">
        <w:t xml:space="preserve"> </w:t>
      </w:r>
      <w:r w:rsidR="008114FB">
        <w:t>we randomly sample a hundred parents</w:t>
      </w:r>
      <w:r w:rsidR="006F1897">
        <w:t>. Up next, we normalize the offspring</w:t>
      </w:r>
      <w:r w:rsidR="00AD3EA7">
        <w:t>’</w:t>
      </w:r>
      <w:r>
        <w:t>s</w:t>
      </w:r>
      <w:r w:rsidR="006F1897">
        <w:t xml:space="preserve"> ages at death to range between 0.0 and 1.0 and then logit transform them.</w:t>
      </w:r>
      <w:r w:rsidR="0082220E">
        <w:t xml:space="preserve"> These values become the response variable in the model equation. </w:t>
      </w:r>
      <w:r w:rsidR="00107A98">
        <w:t>We model the response variable as a function of two smooth terms related to maternal age. The first is a smooth function for maternal ag</w:t>
      </w:r>
      <w:r w:rsidR="00CB119E">
        <w:t>e</w:t>
      </w:r>
      <w:r w:rsidR="00107A98">
        <w:t xml:space="preserve">. The second smooth function we apply additional smoothing to maternal age by </w:t>
      </w:r>
      <w:r w:rsidR="00671E38">
        <w:t>including</w:t>
      </w:r>
      <w:r w:rsidR="00107A98">
        <w:t xml:space="preserve"> the </w:t>
      </w:r>
      <w:r w:rsidR="00671E38">
        <w:t>effect</w:t>
      </w:r>
      <w:r w:rsidR="00107A98">
        <w:t xml:space="preserve"> of the identifier ID, to model the </w:t>
      </w:r>
      <w:r w:rsidR="00671E38">
        <w:t xml:space="preserve">longitudinal </w:t>
      </w:r>
      <w:r w:rsidR="00107A98">
        <w:t>individual-specific effect</w:t>
      </w:r>
      <w:r w:rsidR="00671E38">
        <w:t>s</w:t>
      </w:r>
      <w:r w:rsidR="00107A98">
        <w:t xml:space="preserve">. We do so by </w:t>
      </w:r>
      <w:r w:rsidR="0082220E">
        <w:t>fit</w:t>
      </w:r>
      <w:r w:rsidR="00107A98">
        <w:t>ting</w:t>
      </w:r>
      <w:r w:rsidR="0082220E">
        <w:t xml:space="preserve"> a spline for every maternal ID</w:t>
      </w:r>
      <w:r w:rsidR="002724C6">
        <w:t xml:space="preserve"> by setting the smoothing basis to ‘fs’. </w:t>
      </w:r>
      <w:r w:rsidR="00D7421D">
        <w:t>We set the smoothing parameter estimation to Restricted Maximum Likelihood (REML)</w:t>
      </w:r>
      <w:r w:rsidR="00760C34">
        <w:t xml:space="preserve">, which </w:t>
      </w:r>
      <w:proofErr w:type="gramStart"/>
      <w:r w:rsidR="00760C34">
        <w:t>takes into account</w:t>
      </w:r>
      <w:proofErr w:type="gramEnd"/>
      <w:r w:rsidR="00760C34">
        <w:t xml:space="preserve"> both the fixed effects as the random effects in the model. For the cross-sectional analysis </w:t>
      </w:r>
      <w:r w:rsidR="00AD3EA7">
        <w:t>we first subset the data as well, in this case only by sampling a hundred random parents. The offspring’</w:t>
      </w:r>
      <w:r>
        <w:t>s</w:t>
      </w:r>
      <w:r w:rsidR="00AD3EA7">
        <w:t xml:space="preserve"> ages at death are normalized and logit transformed and are used as the response variable in the model. In this case the response variable is modelled only as a function of the maternal age smooth </w:t>
      </w:r>
      <w:r w:rsidR="00D822DF">
        <w:t>function since</w:t>
      </w:r>
      <w:r w:rsidR="00AD3EA7">
        <w:t xml:space="preserve"> we do not have individual-specific </w:t>
      </w:r>
      <w:r w:rsidR="00CA4298">
        <w:t>effects in the cross-sectional analysis.</w:t>
      </w:r>
      <w:r w:rsidR="004729B6">
        <w:t xml:space="preserve"> The smoothing parameter estimation is set to Restricted Maximum Likelihood (REML) as well. </w:t>
      </w:r>
      <w:r w:rsidR="00CA4298">
        <w:t xml:space="preserve"> </w:t>
      </w:r>
      <w:r w:rsidR="00D822DF">
        <w:t xml:space="preserve">Up next, we determine </w:t>
      </w:r>
      <w:r w:rsidR="00CB119E">
        <w:t xml:space="preserve">per scenario </w:t>
      </w:r>
      <w:r w:rsidR="00D822DF">
        <w:t>the 95</w:t>
      </w:r>
      <w:r w:rsidR="00D822DF" w:rsidRPr="00D822DF">
        <w:rPr>
          <w:vertAlign w:val="superscript"/>
        </w:rPr>
        <w:t>th</w:t>
      </w:r>
      <w:r w:rsidR="00D822DF">
        <w:t xml:space="preserve"> percentile o</w:t>
      </w:r>
      <w:r w:rsidR="00CB119E">
        <w:t>f</w:t>
      </w:r>
      <w:r w:rsidR="00D822DF">
        <w:t xml:space="preserve"> the maternal age</w:t>
      </w:r>
      <w:r>
        <w:t xml:space="preserve"> over all replicates</w:t>
      </w:r>
      <w:r w:rsidR="00CB119E">
        <w:t xml:space="preserve">, </w:t>
      </w:r>
      <w:r w:rsidR="00A87757">
        <w:t xml:space="preserve">so the maternal age class that contains 95% of the data. </w:t>
      </w:r>
      <w:r>
        <w:t xml:space="preserve">We make a new data set from maternal age of 0 to the percentile age class. </w:t>
      </w:r>
      <w:r w:rsidR="008A47E8">
        <w:t xml:space="preserve">Once the models are fitted to the data, we use it to predict the offspring lifespan over parental age using this new data set. </w:t>
      </w:r>
      <w:r w:rsidR="00A15E41">
        <w:t>We do so for every replicate, t</w:t>
      </w:r>
      <w:r w:rsidR="00A15E41">
        <w:t xml:space="preserve">he expected values are averaged, the minimum and maximum is recorded as well. The mean is represented as the expected lifespan and the minimum and maximum serve as confidence intervals. </w:t>
      </w:r>
      <w:r w:rsidR="00A87757">
        <w:rPr>
          <w:i/>
          <w:iCs/>
        </w:rPr>
        <w:br w:type="page"/>
      </w:r>
    </w:p>
    <w:p w14:paraId="7AFAD7D1" w14:textId="43C6FE65" w:rsidR="00AA35B8" w:rsidRPr="00EE64ED" w:rsidRDefault="00AA35B8" w:rsidP="00AA35B8">
      <w:pPr>
        <w:rPr>
          <w:i/>
          <w:iCs/>
          <w:sz w:val="28"/>
          <w:szCs w:val="28"/>
        </w:rPr>
      </w:pPr>
      <w:r w:rsidRPr="00EE64ED">
        <w:rPr>
          <w:i/>
          <w:iCs/>
          <w:sz w:val="28"/>
          <w:szCs w:val="28"/>
        </w:rPr>
        <w:lastRenderedPageBreak/>
        <w:t xml:space="preserve">Results </w:t>
      </w:r>
    </w:p>
    <w:p w14:paraId="025D3526" w14:textId="77777777" w:rsidR="00736B9D" w:rsidRPr="00EE64ED" w:rsidRDefault="00736B9D" w:rsidP="00AA35B8">
      <w:pPr>
        <w:rPr>
          <w:i/>
          <w:iCs/>
          <w:sz w:val="28"/>
          <w:szCs w:val="28"/>
        </w:rPr>
      </w:pPr>
    </w:p>
    <w:p w14:paraId="5B08D7E5" w14:textId="77777777" w:rsidR="00EE64ED" w:rsidRDefault="00EE64ED" w:rsidP="00EE64ED">
      <w:pPr>
        <w:jc w:val="both"/>
        <w:rPr>
          <w:b/>
          <w:bCs/>
        </w:rPr>
      </w:pPr>
      <w:r w:rsidRPr="00827F4B">
        <w:rPr>
          <w:b/>
          <w:bCs/>
        </w:rPr>
        <w:t xml:space="preserve">Meta-analysis </w:t>
      </w:r>
    </w:p>
    <w:p w14:paraId="7D4F645F" w14:textId="77777777" w:rsidR="00EE64ED" w:rsidRDefault="00EE64ED" w:rsidP="00EE64ED">
      <w:pPr>
        <w:jc w:val="both"/>
      </w:pPr>
      <w:proofErr w:type="spellStart"/>
      <w:r>
        <w:t>Ivimey</w:t>
      </w:r>
      <w:proofErr w:type="spellEnd"/>
      <w:r>
        <w:t xml:space="preserve">-Cook </w:t>
      </w:r>
      <w:r>
        <w:rPr>
          <w:i/>
          <w:iCs/>
        </w:rPr>
        <w:t xml:space="preserve">et al </w:t>
      </w:r>
      <w:r w:rsidRPr="00DD57F1">
        <w:fldChar w:fldCharType="begin"/>
      </w:r>
      <w:r w:rsidRPr="00DD57F1">
        <w:instrText xml:space="preserve"> ADDIN ZOTERO_ITEM CSL_CITATION {"citationID":"Vb8Ra5kh","properties":{"formattedCitation":"(2022)","plainCitation":"(2022)","noteIndex":0},"citationItems":[{"id":17,"uris":["http://zotero.org/users/11930833/items/IPCZIZ6N"],"itemData":{"id":17,"type":"article-journal","abstract":"Maternal senescence is a reduction in individual performance associated with an increase in its mother’s age at conception. When manifested on adult lifespan, this is known as the ‘Lansing Effect’. Single-species studies report both maternal age-related increases and decreases in adult lifespan, but no comprehensive review of the literature has yet determined if the Lansing Effect is a widespread phenomenon. To address this knowledge gap, we performed a meta-analysis of maternal aging rates taken from all available published studies. We recovered 74 estimates from 20 studies representing 14 species. All studies taken together suggest a propensity for a Lansing Effect with an estimated average effect of maternal age on adult lifespan of between -22% to -17% (the lifespan response to an increase in maternal age expressed in the same time units), depending upon our specific choice of model. We failed to find a significant effect of animal class or insect order, but given the oversampling of insect species in the published literature and the paucity of vertebrate studies, we infer that only rotifers and insects demonstrate a tendency for expressing the phenomenon.Competing Interest StatementThe authors have declared no competing interest.","container-title":"bioRxiv","DOI":"10.1101/2022.04.27.489689","page":"2022.04.27.489689","title":"The distribution of the Lansing Effect across animal species","author":[{"literal":"Edward Ivimey-Cook"},{"literal":"Sarema Shorr"},{"literal":"Jacob Moorad"}],"issued":{"date-parts":[["2022",1,1]]}},"label":"page","suppress-author":true}],"schema":"https://github.com/citation-style-language/schema/raw/master/csl-citation.json"} </w:instrText>
      </w:r>
      <w:r w:rsidRPr="00DD57F1">
        <w:fldChar w:fldCharType="separate"/>
      </w:r>
      <w:r w:rsidRPr="00DD57F1">
        <w:rPr>
          <w:noProof/>
        </w:rPr>
        <w:t>(2022)</w:t>
      </w:r>
      <w:r w:rsidRPr="00DD57F1">
        <w:fldChar w:fldCharType="end"/>
      </w:r>
      <w:r>
        <w:t xml:space="preserve"> performed a meta-analysis on the occurrence of the Lansing effect across 15 different species. The estimated slopes of a linear maternal effect on offspring lifespan were determined based on data from 22 published studies or directly taken from the papers. </w:t>
      </w:r>
      <w:commentRangeStart w:id="6"/>
      <w:r>
        <w:t xml:space="preserve">These slopes were determined for both all maternal age classes, as for only the older age classes. The models were fitted to correct for a time lag and publication bias </w:t>
      </w:r>
      <w:commentRangeEnd w:id="6"/>
      <w:r>
        <w:rPr>
          <w:rStyle w:val="CommentReference"/>
        </w:rPr>
        <w:commentReference w:id="6"/>
      </w:r>
      <w:r>
        <w:t>(</w:t>
      </w:r>
      <w:r>
        <w:fldChar w:fldCharType="begin"/>
      </w:r>
      <w:r>
        <w:instrText xml:space="preserve"> REF _Ref139802107 \h </w:instrText>
      </w:r>
      <w:r>
        <w:fldChar w:fldCharType="separate"/>
      </w:r>
      <w:r>
        <w:t xml:space="preserve">Figure </w:t>
      </w:r>
      <w:r>
        <w:rPr>
          <w:noProof/>
        </w:rPr>
        <w:t>2</w:t>
      </w:r>
      <w:r>
        <w:fldChar w:fldCharType="end"/>
      </w:r>
      <w:r>
        <w:t>). A Lansing effect is most apparent in insect species, however neither mammalian species show any Lansing effect. In mammalian species, older parents might have more experience, resulting in post-natal care of higher quality, potentially surpassing the negative effect of pre-natal parental effects. In general, as the wide confidence intervals show, there are a lot of inconsistencies within species. Also, between species the strength of the Lansing effect differs. This meta-analysis confirms the highly inconsistent results when examining the Lansing effect.</w:t>
      </w:r>
    </w:p>
    <w:p w14:paraId="69CA9E33" w14:textId="77777777" w:rsidR="00EE64ED" w:rsidRDefault="00EE64ED" w:rsidP="00EE64ED"/>
    <w:p w14:paraId="1D23F6F3" w14:textId="77777777" w:rsidR="00EE64ED" w:rsidRDefault="00EE64ED" w:rsidP="00EE64ED">
      <w:pPr>
        <w:keepNext/>
      </w:pPr>
      <w:r>
        <w:rPr>
          <w:noProof/>
        </w:rPr>
        <w:drawing>
          <wp:inline distT="0" distB="0" distL="0" distR="0" wp14:anchorId="75FF543B" wp14:editId="5F4F41B6">
            <wp:extent cx="5731510" cy="4722495"/>
            <wp:effectExtent l="0" t="0" r="0" b="1905"/>
            <wp:docPr id="1304455521" name="Picture 1" descr="A graph with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55521" name="Picture 1" descr="A graph with different sizes and color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722495"/>
                    </a:xfrm>
                    <a:prstGeom prst="rect">
                      <a:avLst/>
                    </a:prstGeom>
                  </pic:spPr>
                </pic:pic>
              </a:graphicData>
            </a:graphic>
          </wp:inline>
        </w:drawing>
      </w:r>
    </w:p>
    <w:p w14:paraId="07C59BC0" w14:textId="77777777" w:rsidR="00EE64ED" w:rsidRDefault="00EE64ED" w:rsidP="00EE64ED">
      <w:pPr>
        <w:pStyle w:val="Caption"/>
      </w:pPr>
      <w:bookmarkStart w:id="7" w:name="_Ref139802107"/>
      <w:r>
        <w:t xml:space="preserve">Figure </w:t>
      </w:r>
      <w:r>
        <w:fldChar w:fldCharType="begin"/>
      </w:r>
      <w:r>
        <w:instrText xml:space="preserve"> SEQ Figure \* ARABIC </w:instrText>
      </w:r>
      <w:r>
        <w:fldChar w:fldCharType="separate"/>
      </w:r>
      <w:r>
        <w:rPr>
          <w:noProof/>
        </w:rPr>
        <w:t>2</w:t>
      </w:r>
      <w:r>
        <w:rPr>
          <w:noProof/>
        </w:rPr>
        <w:fldChar w:fldCharType="end"/>
      </w:r>
      <w:bookmarkEnd w:id="7"/>
      <w:r>
        <w:t xml:space="preserve">: Means of slope estimates with 95% confidence intervals for all age classes as well as only the two terminal age classes. The model was also fitted to correct for a time lag and publication bias. Reprinted and modified from </w:t>
      </w:r>
      <w:proofErr w:type="spellStart"/>
      <w:r>
        <w:t>Ivimey</w:t>
      </w:r>
      <w:proofErr w:type="spellEnd"/>
      <w:r>
        <w:t>-Cook et al. (2022) with the addition of the pooled species.</w:t>
      </w:r>
    </w:p>
    <w:p w14:paraId="42F4D590" w14:textId="77777777" w:rsidR="00EE64ED" w:rsidRDefault="00EE64ED" w:rsidP="00EE64ED">
      <w:pPr>
        <w:jc w:val="both"/>
        <w:rPr>
          <w:b/>
          <w:bCs/>
        </w:rPr>
      </w:pPr>
      <w:r>
        <w:rPr>
          <w:b/>
          <w:bCs/>
        </w:rPr>
        <w:t>Baseline: Age-specific survival evolution</w:t>
      </w:r>
    </w:p>
    <w:p w14:paraId="45B1D3B9" w14:textId="77777777" w:rsidR="00EE64ED" w:rsidRDefault="00EE64ED" w:rsidP="00EE64ED">
      <w:pPr>
        <w:jc w:val="both"/>
      </w:pPr>
      <w:r>
        <w:t xml:space="preserve">We model evolving lifespans in the population by assuming that, over time, each individual accumulates mutations in age-specific survival genes </w:t>
      </w:r>
      <w:r>
        <w:fldChar w:fldCharType="begin"/>
      </w:r>
      <w:r>
        <w:instrText xml:space="preserve"> ADDIN ZOTERO_ITEM CSL_CITATION {"citationID":"qq4IBLhN","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hen the baseline mechanism is solely enabled in the model, the survival of the individuals is only affected by the age-specific survival genes. The force of natural selection declines with age, resulting in </w:t>
      </w:r>
      <w:r>
        <w:lastRenderedPageBreak/>
        <w:t>m</w:t>
      </w:r>
      <w:r w:rsidRPr="00464910">
        <w:t xml:space="preserve">utation accumulation </w:t>
      </w:r>
      <w:r>
        <w:t xml:space="preserve">for the </w:t>
      </w:r>
      <w:r w:rsidRPr="00464910">
        <w:t>older age classes</w:t>
      </w:r>
      <w:r>
        <w:t>. Under the baseline scenario no Lansing effect occurs (Figure 3A). Which is as expected since, the age-specific survival genes only affect the survival of the individual and have no parental effect on offspring that depends on the parents’ age. With an increasing mutation load, the force of selection becomes weaker resulting in the</w:t>
      </w:r>
      <w:r>
        <w:rPr>
          <w:noProof/>
        </w:rPr>
        <mc:AlternateContent>
          <mc:Choice Requires="wps">
            <w:drawing>
              <wp:anchor distT="0" distB="0" distL="114300" distR="114300" simplePos="0" relativeHeight="251665408" behindDoc="0" locked="0" layoutInCell="1" allowOverlap="1" wp14:anchorId="7E98BAB4" wp14:editId="443F988E">
                <wp:simplePos x="0" y="0"/>
                <wp:positionH relativeFrom="column">
                  <wp:posOffset>-4318</wp:posOffset>
                </wp:positionH>
                <wp:positionV relativeFrom="paragraph">
                  <wp:posOffset>5750306</wp:posOffset>
                </wp:positionV>
                <wp:extent cx="5731510" cy="635"/>
                <wp:effectExtent l="0" t="0" r="0" b="12065"/>
                <wp:wrapSquare wrapText="bothSides"/>
                <wp:docPr id="179423057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4FFF939" w14:textId="77777777" w:rsidR="00EE64ED" w:rsidRPr="00681902" w:rsidRDefault="00EE64ED" w:rsidP="00EE64ED">
                            <w:pPr>
                              <w:pStyle w:val="Caption"/>
                              <w:rPr>
                                <w:noProof/>
                              </w:rPr>
                            </w:pPr>
                            <w:bookmarkStart w:id="8" w:name="_Ref139894802"/>
                            <w:r>
                              <w:t xml:space="preserve">Figure </w:t>
                            </w:r>
                            <w:r>
                              <w:fldChar w:fldCharType="begin"/>
                            </w:r>
                            <w:r>
                              <w:instrText xml:space="preserve"> SEQ Figure \* ARABIC </w:instrText>
                            </w:r>
                            <w:r>
                              <w:fldChar w:fldCharType="separate"/>
                            </w:r>
                            <w:r>
                              <w:rPr>
                                <w:noProof/>
                              </w:rPr>
                              <w:t>3</w:t>
                            </w:r>
                            <w:r>
                              <w:rPr>
                                <w:noProof/>
                              </w:rPr>
                              <w:fldChar w:fldCharType="end"/>
                            </w:r>
                            <w:bookmarkEnd w:id="8"/>
                            <w:r>
                              <w:t xml:space="preserve">: (lower triangular) 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across ten replicate simulations.  (Upper triangular, without diagonal) The parental age distribution.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98BAB4" id="_x0000_s1038" type="#_x0000_t202" style="position:absolute;left:0;text-align:left;margin-left:-.35pt;margin-top:452.8pt;width:451.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euO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" stroked="f">
                <v:textbox style="mso-fit-shape-to-text:t" inset="0,0,0,0">
                  <w:txbxContent>
                    <w:p w14:paraId="34FFF939" w14:textId="77777777" w:rsidR="00EE64ED" w:rsidRPr="00681902" w:rsidRDefault="00EE64ED" w:rsidP="00EE64ED">
                      <w:pPr>
                        <w:pStyle w:val="Caption"/>
                        <w:rPr>
                          <w:noProof/>
                        </w:rPr>
                      </w:pPr>
                      <w:bookmarkStart w:id="9" w:name="_Ref139894802"/>
                      <w:r>
                        <w:t xml:space="preserve">Figure </w:t>
                      </w:r>
                      <w:r>
                        <w:fldChar w:fldCharType="begin"/>
                      </w:r>
                      <w:r>
                        <w:instrText xml:space="preserve"> SEQ Figure \* ARABIC </w:instrText>
                      </w:r>
                      <w:r>
                        <w:fldChar w:fldCharType="separate"/>
                      </w:r>
                      <w:r>
                        <w:rPr>
                          <w:noProof/>
                        </w:rPr>
                        <w:t>3</w:t>
                      </w:r>
                      <w:r>
                        <w:rPr>
                          <w:noProof/>
                        </w:rPr>
                        <w:fldChar w:fldCharType="end"/>
                      </w:r>
                      <w:bookmarkEnd w:id="9"/>
                      <w:r>
                        <w:t xml:space="preserve">: (lower triangular) 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across ten replicate simulations.  (Upper triangular, without diagonal) The parental age distribution. Confidence bands show the range and lines the mean across ten replicate simulations. </w:t>
                      </w:r>
                    </w:p>
                  </w:txbxContent>
                </v:textbox>
                <w10:wrap type="square"/>
              </v:shape>
            </w:pict>
          </mc:Fallback>
        </mc:AlternateContent>
      </w:r>
      <w:r>
        <w:rPr>
          <w:noProof/>
        </w:rPr>
        <w:drawing>
          <wp:anchor distT="0" distB="0" distL="114300" distR="114300" simplePos="0" relativeHeight="251666432" behindDoc="0" locked="0" layoutInCell="1" allowOverlap="1" wp14:anchorId="56CC6184" wp14:editId="79C5EE4D">
            <wp:simplePos x="0" y="0"/>
            <wp:positionH relativeFrom="margin">
              <wp:posOffset>0</wp:posOffset>
            </wp:positionH>
            <wp:positionV relativeFrom="margin">
              <wp:posOffset>1048893</wp:posOffset>
            </wp:positionV>
            <wp:extent cx="5731510" cy="4697095"/>
            <wp:effectExtent l="0" t="0" r="0" b="1905"/>
            <wp:wrapSquare wrapText="bothSides"/>
            <wp:docPr id="16835920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592052" name="Picture 1683592052"/>
                    <pic:cNvPicPr/>
                  </pic:nvPicPr>
                  <pic:blipFill>
                    <a:blip r:embed="rId20">
                      <a:extLst>
                        <a:ext uri="{28A0092B-C50C-407E-A947-70E740481C1C}">
                          <a14:useLocalDpi xmlns:a14="http://schemas.microsoft.com/office/drawing/2010/main" val="0"/>
                        </a:ext>
                      </a:extLst>
                    </a:blip>
                    <a:stretch>
                      <a:fillRect/>
                    </a:stretch>
                  </pic:blipFill>
                  <pic:spPr>
                    <a:xfrm>
                      <a:off x="0" y="0"/>
                      <a:ext cx="5731510" cy="4697095"/>
                    </a:xfrm>
                    <a:prstGeom prst="rect">
                      <a:avLst/>
                    </a:prstGeom>
                  </pic:spPr>
                </pic:pic>
              </a:graphicData>
            </a:graphic>
          </wp:anchor>
        </w:drawing>
      </w:r>
      <w:r>
        <w:t xml:space="preserve"> lifespans to shorten, for both the parents as for the offspring (Figure S1). </w:t>
      </w:r>
    </w:p>
    <w:p w14:paraId="521434F3" w14:textId="77777777" w:rsidR="00EE64ED" w:rsidRDefault="00EE64ED" w:rsidP="00EE64ED">
      <w:pPr>
        <w:jc w:val="both"/>
        <w:rPr>
          <w:b/>
          <w:bCs/>
        </w:rPr>
      </w:pPr>
    </w:p>
    <w:p w14:paraId="6C4038D3" w14:textId="77777777" w:rsidR="00EE64ED" w:rsidRDefault="00EE64ED" w:rsidP="00EE64ED">
      <w:pPr>
        <w:jc w:val="both"/>
        <w:rPr>
          <w:b/>
          <w:bCs/>
        </w:rPr>
      </w:pPr>
      <w:r>
        <w:rPr>
          <w:b/>
          <w:bCs/>
        </w:rPr>
        <w:t xml:space="preserve">Candidate mechanism 1: </w:t>
      </w:r>
      <w:r w:rsidRPr="007A72CC">
        <w:rPr>
          <w:b/>
          <w:bCs/>
        </w:rPr>
        <w:t>Decline of gamete quality</w:t>
      </w:r>
    </w:p>
    <w:p w14:paraId="76D0DBBA" w14:textId="77777777" w:rsidR="00EE64ED" w:rsidRDefault="00EE64ED" w:rsidP="00EE64ED">
      <w:pPr>
        <w:jc w:val="both"/>
      </w:pPr>
      <w:r>
        <w:t xml:space="preserve">With an increasing parental age, gametes are expected to have accumulated more damage, resulting in a decrease in offspring lifespan </w:t>
      </w:r>
      <w:r>
        <w:fldChar w:fldCharType="begin"/>
      </w:r>
      <w:r>
        <w:instrText xml:space="preserve"> ADDIN ZOTERO_ITEM CSL_CITATION {"citationID":"pf6jfNqs","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fldChar w:fldCharType="separate"/>
      </w:r>
      <w:r>
        <w:rPr>
          <w:noProof/>
        </w:rPr>
        <w:t>(Monaghan &amp; Metcalfe, 2019; Ziyue Gao et al., 2018)</w:t>
      </w:r>
      <w:r>
        <w:fldChar w:fldCharType="end"/>
      </w:r>
      <w:r>
        <w:t>.We model damage accumulation in the individual’s gametes by assuming individuals carry a set of binary genes affecting survival. Under this candidate mechanism, a Lansing effect is detected (</w:t>
      </w:r>
      <w:r>
        <w:fldChar w:fldCharType="begin"/>
      </w:r>
      <w:r>
        <w:instrText xml:space="preserve"> REF _Ref139894802 \h  \* MERGEFORMAT </w:instrText>
      </w:r>
      <w:r>
        <w:fldChar w:fldCharType="separate"/>
      </w:r>
      <w:r w:rsidRPr="00394D4D">
        <w:t>Figure 3</w:t>
      </w:r>
      <w:r>
        <w:fldChar w:fldCharType="end"/>
      </w:r>
      <w:r>
        <w:t xml:space="preserve">F). However, when this mechanism is determined cross-sectional, this effect disappears. Due to selective disappearance of the weak individuals in the cross-sectional analysis. Combining this mechanism with the baseline scenario, no Lansing effect is detected; in this case, the are less longer-lived individuals, resulting in less time to accumulate damage in the gametes (Figure 3B). Resulting in a possible Lansing effect to be undetectable. By increasing the rate of gamete decline, the individuals’ lifespans shorten, for both the offspring </w:t>
      </w:r>
      <w:r>
        <w:lastRenderedPageBreak/>
        <w:t xml:space="preserve">as for the parents (Figure S2). </w:t>
      </w:r>
      <w:commentRangeStart w:id="10"/>
      <w:r>
        <w:t xml:space="preserve">However, the Lansing effect becomes stronger with more gamete damage accumulation.  </w:t>
      </w:r>
      <w:commentRangeEnd w:id="10"/>
      <w:r>
        <w:rPr>
          <w:rStyle w:val="CommentReference"/>
        </w:rPr>
        <w:commentReference w:id="10"/>
      </w:r>
    </w:p>
    <w:p w14:paraId="458A701F" w14:textId="77777777" w:rsidR="00EE64ED" w:rsidRPr="001612E6" w:rsidRDefault="00EE64ED" w:rsidP="00EE64ED">
      <w:pPr>
        <w:jc w:val="both"/>
        <w:rPr>
          <w:b/>
          <w:bCs/>
        </w:rPr>
      </w:pPr>
    </w:p>
    <w:p w14:paraId="6AFC3159" w14:textId="77777777" w:rsidR="00EE64ED" w:rsidRDefault="00EE64ED" w:rsidP="00EE64ED">
      <w:pPr>
        <w:jc w:val="both"/>
        <w:rPr>
          <w:b/>
          <w:bCs/>
        </w:rPr>
      </w:pPr>
      <w:r>
        <w:rPr>
          <w:b/>
          <w:bCs/>
        </w:rPr>
        <w:t xml:space="preserve">Candidate mechanism 2: Quality of parental care </w:t>
      </w:r>
    </w:p>
    <w:p w14:paraId="67FE063C" w14:textId="77777777" w:rsidR="00EE64ED" w:rsidRPr="00BA7DEF" w:rsidRDefault="00EE64ED" w:rsidP="00EE64ED">
      <w:pPr>
        <w:jc w:val="both"/>
      </w:pPr>
      <w:r>
        <w:t xml:space="preserve">The quality of parental care might decrease over progressive age. Muller </w:t>
      </w:r>
      <w:r>
        <w:rPr>
          <w:i/>
          <w:iCs/>
        </w:rPr>
        <w:t xml:space="preserve">et al </w:t>
      </w:r>
      <w:r w:rsidRPr="00047E11">
        <w:fldChar w:fldCharType="begin"/>
      </w:r>
      <w:r w:rsidRPr="00047E11">
        <w:instrText xml:space="preserve"> ADDIN ZOTERO_ITEM CSL_CITATION {"citationID":"q8vEcxEr","properties":{"formattedCitation":"(2017)","plainCitation":"(2017)","noteIndex":0},"citationItems":[{"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label":"page","suppress-author":true}],"schema":"https://github.com/citation-style-language/schema/raw/master/csl-citation.json"} </w:instrText>
      </w:r>
      <w:r w:rsidRPr="00047E11">
        <w:fldChar w:fldCharType="separate"/>
      </w:r>
      <w:r w:rsidRPr="00047E11">
        <w:rPr>
          <w:noProof/>
        </w:rPr>
        <w:t>(2017)</w:t>
      </w:r>
      <w:r w:rsidRPr="00047E11">
        <w:fldChar w:fldCharType="end"/>
      </w:r>
      <w:r>
        <w:rPr>
          <w:i/>
          <w:iCs/>
        </w:rPr>
        <w:t xml:space="preserve"> </w:t>
      </w:r>
      <w:r>
        <w:t>show this in parasitic wasps, where older parents are less successful in provisioning nutrients for their offspring compared to younger parents. We model a decline in quality of parental care by assuming that the age of the parent at conception and the corresponding survival gene value determines the parental care quality of the individual. Under this candidate mechanism, a Lansing effect is detected, for both the cross-sectional as the longitudinal analysis (</w:t>
      </w:r>
      <w:r>
        <w:fldChar w:fldCharType="begin"/>
      </w:r>
      <w:r>
        <w:instrText xml:space="preserve"> REF _Ref139894802 \h  \* MERGEFORMAT </w:instrText>
      </w:r>
      <w:r>
        <w:fldChar w:fldCharType="separate"/>
      </w:r>
      <w:r w:rsidRPr="00471F6F">
        <w:t>Figure 3</w:t>
      </w:r>
      <w:r>
        <w:fldChar w:fldCharType="end"/>
      </w:r>
      <w:r>
        <w:t xml:space="preserve">K). When this mechanism is combined with the baseline scenario, we detect a Lansing effect as well (Figure 3I). However, we still see less long-lived individuals, but in this case, this does not result in the disappearance of the Lansing effect (Figure 3C). When a decline in quality of parental care is combined with the first candidate mechanism, a decline in gamete quality we also detect the Lansing effect (Figure 3J). In this case, there are some long-lived individuals present (Figure 3G). If the mutation load increases, the Lansing effect is reinforced, and the offspring lifespans decrease even steeper over increasing parental age (Figure S3). However, again the parents’ lifespans shorten as well. </w:t>
      </w:r>
    </w:p>
    <w:p w14:paraId="17422303" w14:textId="77777777" w:rsidR="00EE64ED" w:rsidRDefault="00EE64ED" w:rsidP="00EE64ED">
      <w:pPr>
        <w:jc w:val="both"/>
        <w:rPr>
          <w:b/>
          <w:bCs/>
        </w:rPr>
      </w:pPr>
    </w:p>
    <w:p w14:paraId="5F45DD30" w14:textId="77777777" w:rsidR="00EE64ED" w:rsidRPr="0017640A" w:rsidRDefault="00EE64ED" w:rsidP="00EE64ED">
      <w:pPr>
        <w:jc w:val="both"/>
        <w:rPr>
          <w:b/>
          <w:bCs/>
        </w:rPr>
      </w:pPr>
      <w:r>
        <w:rPr>
          <w:b/>
          <w:bCs/>
        </w:rPr>
        <w:t>Candidate mechanism 3: A</w:t>
      </w:r>
      <w:r w:rsidRPr="0017640A">
        <w:rPr>
          <w:b/>
          <w:bCs/>
        </w:rPr>
        <w:t xml:space="preserve">ge-specific </w:t>
      </w:r>
      <w:r>
        <w:rPr>
          <w:b/>
          <w:bCs/>
        </w:rPr>
        <w:t xml:space="preserve">resource </w:t>
      </w:r>
      <w:r w:rsidRPr="0017640A">
        <w:rPr>
          <w:b/>
          <w:bCs/>
        </w:rPr>
        <w:t xml:space="preserve">allocation to repair vs. </w:t>
      </w:r>
      <w:proofErr w:type="gramStart"/>
      <w:r w:rsidRPr="0017640A">
        <w:rPr>
          <w:b/>
          <w:bCs/>
        </w:rPr>
        <w:t>reproduction</w:t>
      </w:r>
      <w:proofErr w:type="gramEnd"/>
    </w:p>
    <w:p w14:paraId="164375FF" w14:textId="77777777" w:rsidR="00EE64ED" w:rsidRDefault="00EE64ED" w:rsidP="00EE64ED">
      <w:pPr>
        <w:jc w:val="both"/>
      </w:pPr>
      <w:r>
        <w:t xml:space="preserve">The age-specific resource allocation to repair vs. reproduction could contribute to a Lansing effect if individuals show reproductive restraint later in life </w:t>
      </w:r>
      <w:r>
        <w:fldChar w:fldCharType="begin"/>
      </w:r>
      <w:r>
        <w:instrText xml:space="preserve"> ADDIN ZOTERO_ITEM CSL_CITATION {"citationID":"p48Z9vYV","properties":{"formattedCitation":"(McNamara et al., 2009; van den Heuvel et al., 2016)","plainCitation":"(McNamara et al., 2009; van den Heuvel et al., 2016)","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fldChar w:fldCharType="separate"/>
      </w:r>
      <w:r>
        <w:rPr>
          <w:noProof/>
        </w:rPr>
        <w:t>(McNamara et al., 2009; van den Heuvel et al., 2016)</w:t>
      </w:r>
      <w:r>
        <w:fldChar w:fldCharType="end"/>
      </w:r>
      <w:r>
        <w:t>. We model this by assuming the individuals carry another set of age-specific genes, the gene values represent the proportion of resources allocated to reproduction.</w:t>
      </w:r>
    </w:p>
    <w:p w14:paraId="35127F45" w14:textId="77777777" w:rsidR="00EE64ED" w:rsidRDefault="00EE64ED" w:rsidP="00EE64ED">
      <w:pPr>
        <w:jc w:val="both"/>
      </w:pPr>
      <w:r>
        <w:t xml:space="preserve">Under this candidate mechanism, we do not detect a Lansing effect (Figure 3P). Meaning, individuals do not invest more or less of their resources in reproduction near the end of their lives. For young age classes, individuals will invest more into somatic repair, this decreases with progressive parental age to the point where older individuals invest </w:t>
      </w:r>
      <w:proofErr w:type="gramStart"/>
      <w:r>
        <w:t>more or less the</w:t>
      </w:r>
      <w:proofErr w:type="gramEnd"/>
      <w:r>
        <w:t xml:space="preserve"> same proportion of resources in somatic repair as in reproduction (Figure S5). The genes of the older age classes are not expressed in the population, which explains why this decrease does not result in a Lansing effect. When we combine this mechanism with the baseline scenario, looking at it cross-sectionally, there is again no Lansing effect (Figure 3M). However, looking at it longitudinally, results in an increase of offspring quality over parental age, so the opposite of a Lansing effect. Meaning, individuals start investing more into reproduction at the end of their lifetime (Figure S6). When the age-specific resource allocation mechanism is enabled with a decline a gamete quality, no Lansing effect is can be detected (Figure 3N). Within this combination of candidate mechanisms, there are still longer-lived parents present (Figure 3H). </w:t>
      </w:r>
    </w:p>
    <w:p w14:paraId="21A9466C" w14:textId="77777777" w:rsidR="00EE64ED" w:rsidRPr="0084490A" w:rsidRDefault="00EE64ED" w:rsidP="00EE64ED">
      <w:pPr>
        <w:jc w:val="both"/>
      </w:pPr>
      <w:r>
        <w:t xml:space="preserve">Meaning that in this case, the effect of the resource allocation mechanism balances out the effect of a decline in gamete quality in contributing to the Lansing effect. When the resource allocation mechanism is combined with the decline in quality of parental care, a Lansing effect is detected for both the cross-sectional as for the longitudinal analysis (Figure 3L). When the mutation load is increased, it does not influence either parental or offspring lifespan. Due to the unbiased nature of the mutations. </w:t>
      </w:r>
    </w:p>
    <w:p w14:paraId="5E07CD61" w14:textId="785EB4AE" w:rsidR="008B270F" w:rsidRDefault="008B270F" w:rsidP="007207C8">
      <w:pPr>
        <w:jc w:val="both"/>
      </w:pPr>
    </w:p>
    <w:p w14:paraId="11D9A1E4" w14:textId="6524700F" w:rsidR="004656BD" w:rsidRDefault="004656BD" w:rsidP="007207C8">
      <w:pPr>
        <w:jc w:val="both"/>
      </w:pPr>
    </w:p>
    <w:p w14:paraId="0E28CCB3" w14:textId="601E93D1" w:rsidR="00253759" w:rsidRDefault="00253759" w:rsidP="007207C8">
      <w:pPr>
        <w:jc w:val="both"/>
      </w:pPr>
      <w:r>
        <w:t xml:space="preserve"> </w:t>
      </w:r>
    </w:p>
    <w:p w14:paraId="402B4334" w14:textId="24E1C779" w:rsidR="00435FF2" w:rsidRDefault="00435FF2"/>
    <w:p w14:paraId="4F415FB2" w14:textId="4D7977B8" w:rsidR="00435FF2" w:rsidRDefault="00435FF2"/>
    <w:p w14:paraId="33D976EB" w14:textId="7F1233EB" w:rsidR="00435FF2" w:rsidRDefault="00435FF2"/>
    <w:p w14:paraId="66B6A146" w14:textId="0D702CC4" w:rsidR="00435FF2" w:rsidRDefault="00435FF2"/>
    <w:p w14:paraId="334045EA" w14:textId="1616D4D9" w:rsidR="006F21D6" w:rsidRDefault="00AA35B8" w:rsidP="00AA35B8">
      <w:pPr>
        <w:rPr>
          <w:b/>
          <w:bCs/>
        </w:rPr>
      </w:pPr>
      <w:r w:rsidRPr="00B77F0D">
        <w:rPr>
          <w:b/>
          <w:bCs/>
        </w:rPr>
        <w:lastRenderedPageBreak/>
        <w:t xml:space="preserve">Discussion </w:t>
      </w:r>
    </w:p>
    <w:p w14:paraId="1914B06B" w14:textId="77777777" w:rsidR="00C16E55" w:rsidRDefault="00C16E55">
      <w:pPr>
        <w:rPr>
          <w:b/>
          <w:bCs/>
        </w:rPr>
      </w:pPr>
    </w:p>
    <w:p w14:paraId="77E1579E" w14:textId="77777777" w:rsidR="003A543D" w:rsidRDefault="0092490F" w:rsidP="00484DFA">
      <w:pPr>
        <w:jc w:val="both"/>
      </w:pPr>
      <w:r>
        <w:t>Biological ageing, or senescence can be characterized by the physiological deterioration of an organism</w:t>
      </w:r>
      <w:r w:rsidR="008B4A6A">
        <w:t xml:space="preserve"> </w:t>
      </w:r>
      <w:r w:rsidR="008B4A6A">
        <w:fldChar w:fldCharType="begin"/>
      </w:r>
      <w:r w:rsidR="008B4A6A">
        <w:instrText xml:space="preserve"> ADDIN ZOTERO_ITEM CSL_CITATION {"citationID":"z2su6ZVg","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rsidR="008B4A6A">
        <w:fldChar w:fldCharType="separate"/>
      </w:r>
      <w:r w:rsidR="008B4A6A">
        <w:rPr>
          <w:noProof/>
        </w:rPr>
        <w:t>(Maklakov et al., 2015)</w:t>
      </w:r>
      <w:r w:rsidR="008B4A6A">
        <w:fldChar w:fldCharType="end"/>
      </w:r>
      <w:r>
        <w:t xml:space="preserve">. This is </w:t>
      </w:r>
      <w:r w:rsidR="00217F50">
        <w:t>a central topic</w:t>
      </w:r>
      <w:r>
        <w:t xml:space="preserve"> in evolutionary biology; however, these studies mostly focus on the somatic deterioration. But germline deterioration could potentially also be of great importance in the study of senescence. This was studied by Albert Lansing in 1947. He discovered that offspring lifespan would decrease over an increasing parental age, which became known as the Lansing effect</w:t>
      </w:r>
      <w:r w:rsidR="007D2E19">
        <w:t xml:space="preserve"> </w:t>
      </w:r>
      <w:r w:rsidR="007D2E19">
        <w:fldChar w:fldCharType="begin"/>
      </w:r>
      <w:r w:rsidR="007D2E19">
        <w:instrText xml:space="preserve"> ADDIN ZOTERO_ITEM CSL_CITATION {"citationID":"R4UuCv6T","properties":{"formattedCitation":"(Lansing, 1947)","plainCitation":"(Lansing, 1947)","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schema":"https://github.com/citation-style-language/schema/raw/master/csl-citation.json"} </w:instrText>
      </w:r>
      <w:r w:rsidR="007D2E19">
        <w:fldChar w:fldCharType="separate"/>
      </w:r>
      <w:r w:rsidR="007D2E19">
        <w:rPr>
          <w:noProof/>
        </w:rPr>
        <w:t>(Lansing, 1947)</w:t>
      </w:r>
      <w:r w:rsidR="007D2E19">
        <w:fldChar w:fldCharType="end"/>
      </w:r>
      <w:r>
        <w:t>.</w:t>
      </w:r>
      <w:r w:rsidR="007D2E19">
        <w:t xml:space="preserve"> </w:t>
      </w:r>
      <w:r w:rsidR="00484DFA">
        <w:t xml:space="preserve">Using evolutionary individual-based simulation models, we demonstrate the evolution of a Lansing effect across various scenarios. </w:t>
      </w:r>
      <w:r w:rsidR="00F3223A">
        <w:t>We model multiple candidate mechanisms possibly contributing to a Lansing effect</w:t>
      </w:r>
      <w:r w:rsidR="00D651E1">
        <w:t xml:space="preserve">. </w:t>
      </w:r>
      <w:r w:rsidR="00F3223A">
        <w:t xml:space="preserve">Our model shows that a Lansing effect can evolve, however it can also be contradicted </w:t>
      </w:r>
      <w:r w:rsidR="00D75D6E">
        <w:t>or undetectable.</w:t>
      </w:r>
      <w:r w:rsidR="00D86CE4">
        <w:t xml:space="preserve"> </w:t>
      </w:r>
      <w:r w:rsidR="00507CD8">
        <w:t xml:space="preserve">In addition to the candidate mechanisms resulting in different results, our study reveals </w:t>
      </w:r>
      <w:r w:rsidR="00D86CE4">
        <w:t xml:space="preserve">that </w:t>
      </w:r>
      <w:r w:rsidR="00507CD8">
        <w:t xml:space="preserve">different ways of data collection methods </w:t>
      </w:r>
      <w:r w:rsidR="00D86CE4">
        <w:t xml:space="preserve">for the model analysis can </w:t>
      </w:r>
      <w:r w:rsidR="00507CD8">
        <w:t xml:space="preserve">lead to a similar effect. </w:t>
      </w:r>
      <w:r w:rsidR="00D86CE4">
        <w:t>These results show that there are multiple factors important in the evolution of the Lansing effect and could explain the inconsistencies within and between species found when examining the Lansing effect.</w:t>
      </w:r>
    </w:p>
    <w:p w14:paraId="03D71DFE" w14:textId="7499D887" w:rsidR="0049536E" w:rsidRDefault="003A543D" w:rsidP="00062378">
      <w:pPr>
        <w:jc w:val="both"/>
      </w:pPr>
      <w:r>
        <w:tab/>
      </w:r>
      <w:r w:rsidR="00EC4C04">
        <w:t xml:space="preserve">Several mechanisms have been suggested to play a part in contributing to a Lansing effect. </w:t>
      </w:r>
      <w:r w:rsidR="007125B1">
        <w:t xml:space="preserve">In our model, we </w:t>
      </w:r>
      <w:r>
        <w:t xml:space="preserve">show that damage accumulation in the individual’s gametes can contribute to a Lansing effect. </w:t>
      </w:r>
      <w:r w:rsidR="009B0A9A">
        <w:t xml:space="preserve">However, the effect of this mechanism </w:t>
      </w:r>
      <w:r w:rsidR="001B1540">
        <w:t xml:space="preserve">can disappear and thus </w:t>
      </w:r>
      <w:r w:rsidR="00435592">
        <w:t xml:space="preserve">be </w:t>
      </w:r>
      <w:r w:rsidR="001B1540">
        <w:t>contradicted</w:t>
      </w:r>
      <w:r w:rsidR="00435592">
        <w:t xml:space="preserve"> when examined further. </w:t>
      </w:r>
      <w:r w:rsidR="004E7313">
        <w:t>A</w:t>
      </w:r>
      <w:r w:rsidR="004E7313">
        <w:t xml:space="preserve"> decline in gamete </w:t>
      </w:r>
      <w:r w:rsidR="00062378">
        <w:t>quality can be caused by mutations accumulating</w:t>
      </w:r>
      <w:r w:rsidR="00C56630">
        <w:t xml:space="preserve"> </w:t>
      </w:r>
      <w:r w:rsidR="00C56630">
        <w:fldChar w:fldCharType="begin"/>
      </w:r>
      <w:r w:rsidR="00C56630">
        <w:instrText xml:space="preserve"> ADDIN ZOTERO_ITEM CSL_CITATION {"citationID":"9rUjgL1B","properties":{"formattedCitation":"(Ziyue Gao et al., 2018)","plainCitation":"(Ziyue Gao et al., 2018)","noteIndex":0},"citationItems":[{"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rsidR="00C56630">
        <w:fldChar w:fldCharType="separate"/>
      </w:r>
      <w:r w:rsidR="00C56630">
        <w:rPr>
          <w:noProof/>
        </w:rPr>
        <w:t>(Ziyue Gao et al., 2018)</w:t>
      </w:r>
      <w:r w:rsidR="00C56630">
        <w:fldChar w:fldCharType="end"/>
      </w:r>
      <w:r w:rsidR="00062378">
        <w:t>; telomeres shortening; and mitochondrial mutations in gametes</w:t>
      </w:r>
      <w:r w:rsidR="008B7560">
        <w:t xml:space="preserve"> </w:t>
      </w:r>
      <w:r w:rsidR="008B7560">
        <w:fldChar w:fldCharType="begin"/>
      </w:r>
      <w:r w:rsidR="008B7560">
        <w:instrText xml:space="preserve"> ADDIN ZOTERO_ITEM CSL_CITATION {"citationID":"8HxQDvh9","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sidR="008B7560">
        <w:fldChar w:fldCharType="separate"/>
      </w:r>
      <w:r w:rsidR="008B7560">
        <w:rPr>
          <w:noProof/>
        </w:rPr>
        <w:t>(Monaghan &amp; Metcalfe, 2019)</w:t>
      </w:r>
      <w:r w:rsidR="008B7560">
        <w:fldChar w:fldCharType="end"/>
      </w:r>
      <w:r w:rsidR="00062378">
        <w:t>. The germline might also be affected by the soma, which is less protected for mutations since the barrier between the soma and the germ cells might be less impenetrable as once thought</w:t>
      </w:r>
      <w:r w:rsidR="008B7560">
        <w:t xml:space="preserve"> </w:t>
      </w:r>
      <w:r w:rsidR="008B7560">
        <w:fldChar w:fldCharType="begin"/>
      </w:r>
      <w:r w:rsidR="008B7560">
        <w:instrText xml:space="preserve"> ADDIN ZOTERO_ITEM CSL_CITATION {"citationID":"aqkMQxti","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sidR="008B7560">
        <w:fldChar w:fldCharType="separate"/>
      </w:r>
      <w:r w:rsidR="008B7560">
        <w:rPr>
          <w:noProof/>
        </w:rPr>
        <w:t>(Monaghan &amp; Metcalfe, 2019)</w:t>
      </w:r>
      <w:r w:rsidR="008B7560">
        <w:fldChar w:fldCharType="end"/>
      </w:r>
      <w:r w:rsidR="00062378">
        <w:t xml:space="preserve">. Age-related germline damage accumulation is likely to depend on the lifespan of the individuals since there needs to be enough time to accumulate damage in the gametes </w:t>
      </w:r>
      <w:r w:rsidR="00062378">
        <w:fldChar w:fldCharType="begin"/>
      </w:r>
      <w:r w:rsidR="00062378">
        <w:instrText xml:space="preserve"> ADDIN ZOTERO_ITEM CSL_CITATION {"citationID":"rQq2AU6l","properties":{"formattedCitation":"(Hood et al., 2019)","plainCitation":"(Hood et al., 2019)","noteIndex":0},"citationItems":[{"id":53,"uris":["http://zotero.org/users/11930833/items/EKZ9M63V"],"itemData":{"id":53,"type":"article-journal","abstract":"Longevity plays a key role in the fitness of organisms, so understanding the processes that underlie variance in senescence has long been a focus of ecologists and evolutionary biologists. For decades, the performance and ultimate decline of mitochondria have been implicated in the demise of somatic tissue, but exactly why mitochondrial function declines as individual’s age has remained elusive. A possible source of decline that has been of intense debate is mutations to the mitochondrial DNA. There are two primary sources of such mutations: oxidative damage, which is widely discussed by ecologists interested in aging, and mitochondrial replication error, which is less familiar to most ecologists. The goal of this review is to introduce ecologists and evolutionary biologists to the concept of mitochondrial replication error and to review the current status of research on the relative importance of replication error in senescence. We conclude by detailing some of the gaps in our knowledge that currently make it difficult to deduce the relative importance of replication error in wild populations and encourage organismal biologists to consider this variable both when interpreting their results and as viable measure to include in their studies.","container-title":"Integrative and Comparative Biology","DOI":"10.1093/icb/icz097","ISSN":"1540-7063","issue":"4","journalAbbreviation":"Integrative and Comparative Biology","page":"970-982","title":"An Ecologist’s Guide to Mitochondrial DNA Mutations and Senescence","volume":"59","author":[{"family":"Hood","given":"Wendy R"},{"family":"Williams","given":"Ashley S"},{"family":"Hill","given":"Geoffrey E"}],"issued":{"date-parts":[["2019",10,1]]}}}],"schema":"https://github.com/citation-style-language/schema/raw/master/csl-citation.json"} </w:instrText>
      </w:r>
      <w:r w:rsidR="00062378">
        <w:fldChar w:fldCharType="separate"/>
      </w:r>
      <w:r w:rsidR="00062378">
        <w:rPr>
          <w:noProof/>
        </w:rPr>
        <w:t>(Hood et al., 2019)</w:t>
      </w:r>
      <w:r w:rsidR="00062378">
        <w:fldChar w:fldCharType="end"/>
      </w:r>
      <w:r w:rsidR="00062378">
        <w:t xml:space="preserve">. </w:t>
      </w:r>
      <w:r w:rsidR="00C56630">
        <w:t>In our model we see this when this candidate mechanism is combined with the baseline scenario. The individuals’ lifespans evolve to a point where there are less longer-lived individuals present, resulting in the disappearance of the Lansing effect</w:t>
      </w:r>
      <w:r w:rsidR="006E5F9C">
        <w:t>.</w:t>
      </w:r>
    </w:p>
    <w:p w14:paraId="16EECEC5" w14:textId="76A2AD67" w:rsidR="00062378" w:rsidRDefault="0049536E" w:rsidP="00062378">
      <w:pPr>
        <w:jc w:val="both"/>
      </w:pPr>
      <w:r>
        <w:tab/>
        <w:t xml:space="preserve">A decline in quality of parental care is also suggested to contribute to a Lansing effect. </w:t>
      </w:r>
      <w:r w:rsidR="00D832C2">
        <w:t>We find that this is indeed the case</w:t>
      </w:r>
      <w:r w:rsidR="00E86C38">
        <w:t>;</w:t>
      </w:r>
      <w:r w:rsidR="00D832C2">
        <w:t xml:space="preserve"> we find a strong Lansing effect when examining this candidate mechanism.</w:t>
      </w:r>
      <w:r w:rsidR="0002290A">
        <w:t xml:space="preserve"> Monaghan </w:t>
      </w:r>
      <w:r w:rsidR="0002290A">
        <w:rPr>
          <w:i/>
          <w:iCs/>
        </w:rPr>
        <w:t>et al</w:t>
      </w:r>
      <w:r w:rsidR="00D832C2">
        <w:t xml:space="preserve"> </w:t>
      </w:r>
      <w:r w:rsidR="0002290A">
        <w:fldChar w:fldCharType="begin"/>
      </w:r>
      <w:r w:rsidR="0002290A">
        <w:instrText xml:space="preserve"> ADDIN ZOTERO_ITEM CSL_CITATION {"citationID":"6g0C0FzZ","properties":{"formattedCitation":"(2020)","plainCitation":"(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label":"page","suppress-author":true}],"schema":"https://github.com/citation-style-language/schema/raw/master/csl-citation.json"} </w:instrText>
      </w:r>
      <w:r w:rsidR="0002290A">
        <w:fldChar w:fldCharType="separate"/>
      </w:r>
      <w:r w:rsidR="0002290A">
        <w:rPr>
          <w:noProof/>
        </w:rPr>
        <w:t>(2020)</w:t>
      </w:r>
      <w:r w:rsidR="0002290A">
        <w:fldChar w:fldCharType="end"/>
      </w:r>
      <w:r w:rsidR="0002290A">
        <w:t xml:space="preserve"> suggest a decline in quality of parental care might contribute to a Lansing effect. </w:t>
      </w:r>
      <w:r w:rsidR="008C2DC5">
        <w:t xml:space="preserve">Muller </w:t>
      </w:r>
      <w:r w:rsidR="008C2DC5">
        <w:rPr>
          <w:i/>
          <w:iCs/>
        </w:rPr>
        <w:t xml:space="preserve">et al </w:t>
      </w:r>
      <w:r w:rsidR="008C2DC5" w:rsidRPr="008C2DC5">
        <w:fldChar w:fldCharType="begin"/>
      </w:r>
      <w:r w:rsidR="008C2DC5" w:rsidRPr="008C2DC5">
        <w:instrText xml:space="preserve"> ADDIN ZOTERO_ITEM CSL_CITATION {"citationID":"kUNyEmT4","properties":{"formattedCitation":"(2017)","plainCitation":"(2017)","noteIndex":0},"citationItems":[{"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label":"page","suppress-author":true}],"schema":"https://github.com/citation-style-language/schema/raw/master/csl-citation.json"} </w:instrText>
      </w:r>
      <w:r w:rsidR="008C2DC5" w:rsidRPr="008C2DC5">
        <w:fldChar w:fldCharType="separate"/>
      </w:r>
      <w:r w:rsidR="008C2DC5" w:rsidRPr="008C2DC5">
        <w:rPr>
          <w:noProof/>
        </w:rPr>
        <w:t>(2017)</w:t>
      </w:r>
      <w:r w:rsidR="008C2DC5" w:rsidRPr="008C2DC5">
        <w:fldChar w:fldCharType="end"/>
      </w:r>
      <w:r w:rsidR="008C2DC5">
        <w:t xml:space="preserve"> show this in a study of parasitic wasps. Older mothers have less resources available for reproduction and therefore invest less nutrients in their eggs. </w:t>
      </w:r>
      <w:proofErr w:type="gramStart"/>
      <w:r w:rsidR="008C2DC5">
        <w:t>As a consequence</w:t>
      </w:r>
      <w:proofErr w:type="gramEnd"/>
      <w:r w:rsidR="008C2DC5">
        <w:t xml:space="preserve">, the offspring of older mothers contain lower levels of nutrients, although they can feed on host larva to overcome some of these shortages. </w:t>
      </w:r>
      <w:r w:rsidR="00701EC4">
        <w:t>Our results show that this mechanism might play an important part in generating a Lansing effect, since the effect stays d</w:t>
      </w:r>
      <w:r w:rsidR="001C6185">
        <w:t>etect</w:t>
      </w:r>
      <w:r w:rsidR="00701EC4">
        <w:t xml:space="preserve">able and present, </w:t>
      </w:r>
      <w:r w:rsidR="001C6185">
        <w:t xml:space="preserve">irrespective of other mechanisms we add or of which data collection methods use.  </w:t>
      </w:r>
    </w:p>
    <w:p w14:paraId="05A629B6" w14:textId="35587383" w:rsidR="00B2410F" w:rsidRDefault="00B2410F" w:rsidP="00062378">
      <w:pPr>
        <w:jc w:val="both"/>
      </w:pPr>
      <w:r>
        <w:tab/>
        <w:t xml:space="preserve">Finally, an age-specific resource allocation to repair vs. reproduction is suggested to contribute to a Lansing effect. </w:t>
      </w:r>
      <w:r w:rsidR="00393750">
        <w:t>We find that this mechanism does not result in a Lansing effect; we do not find a</w:t>
      </w:r>
      <w:r w:rsidR="0080217F">
        <w:t>ny</w:t>
      </w:r>
      <w:r w:rsidR="00393750">
        <w:t xml:space="preserve"> decrease or increase of offspring lifespan over increasing parental age. </w:t>
      </w:r>
      <w:r w:rsidR="003A5E6B">
        <w:t xml:space="preserve">Meaning, that the individuals do not invest more or less into reproduction at the end of their lives. </w:t>
      </w:r>
      <w:r w:rsidR="00D15C5C">
        <w:t>However, when we include evolving lifespans of the individuals together with this candidate mechanism, we see a longitudinal increase of offspring lifespan. Meaning that the individuals actually invest more into reproduction at the end of their lives</w:t>
      </w:r>
      <w:r w:rsidR="00F708EF">
        <w:t xml:space="preserve">, which is in accordance with the life history theory ‘terminal investment’ </w:t>
      </w:r>
      <w:r w:rsidR="00F708EF">
        <w:fldChar w:fldCharType="begin"/>
      </w:r>
      <w:r w:rsidR="00F708EF">
        <w:instrText xml:space="preserve"> ADDIN ZOTERO_ITEM CSL_CITATION {"citationID":"A8MW2syr","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sidR="00F708EF">
        <w:fldChar w:fldCharType="separate"/>
      </w:r>
      <w:r w:rsidR="00F708EF">
        <w:rPr>
          <w:noProof/>
        </w:rPr>
        <w:t>(Clutton-Brock, 1984; Duffield et al., 2017)</w:t>
      </w:r>
      <w:r w:rsidR="00F708EF">
        <w:fldChar w:fldCharType="end"/>
      </w:r>
      <w:r w:rsidR="00D15C5C">
        <w:t xml:space="preserve">. </w:t>
      </w:r>
      <w:r w:rsidR="002615F1">
        <w:t xml:space="preserve">When combining the resource allocation mechanism with the decline in gamete quality mechanism, surprisingly we do not find a Lansing effect. Meaning that the resource allocation mechanism contradicts the previously found Lansing effect due to a decline in </w:t>
      </w:r>
      <w:r w:rsidR="002615F1">
        <w:lastRenderedPageBreak/>
        <w:t xml:space="preserve">gamete quality. </w:t>
      </w:r>
      <w:r w:rsidR="00644318">
        <w:t xml:space="preserve">However, we do find a Lansing effect when we combine this mechanism with </w:t>
      </w:r>
      <w:r w:rsidR="006E23D3">
        <w:t>a</w:t>
      </w:r>
      <w:r w:rsidR="00644318">
        <w:t xml:space="preserve"> decline in quality of parental care.</w:t>
      </w:r>
      <w:r w:rsidR="000E27C8">
        <w:t xml:space="preserve"> Results concerning the terminal investment theory have been inconsistent. Fox &amp; McCoy </w:t>
      </w:r>
      <w:r w:rsidR="000E27C8">
        <w:fldChar w:fldCharType="begin"/>
      </w:r>
      <w:r w:rsidR="000E27C8">
        <w:instrText xml:space="preserve"> ADDIN ZOTERO_ITEM CSL_CITATION {"citationID":"jg1MOE7E","properties":{"formattedCitation":"(2000)","plainCitation":"(2000)","noteIndex":0},"citationItems":[{"id":55,"uris":["http://zotero.org/users/11930833/items/E2WS7AWH"],"itemData":{"id":55,"type":"article-journal","abstract":"Tail autotomy is a defense against predators used by many lizard species but is associated with various costs, most of which have been measured only in the laboratory. We conducted a field experiment in which we induced tail autotomy to approximately half (58%) of a marked sample (n=326) of Uta stansburiana from western Texas in the fall, and left the other half with intact tails. The following spring we determined survival, measured growth, and brought females to the laboratory to allow them to oviposit their eggs, which we incubated until hatching. Based on past studies, we anticipated inferior survival, growth, and reproduction following tail autotomy. We also predicted that females with tail loss would be energetically compromised and would alter the sex ratio of their offspring toward more daughters (as predicted by the Trivers-Willard hypothesis). Tailless lizards experienced significantly reduced survivorship, but those that survived grew the same as their tailed counterparts. Tailed and tailless females produced clutches equivalent in number of eggs and total mass. Whereas tailed females showed a significant positive relationship between average egg mass and snout-vent length, tailless females did not. Contrary to our expectations, tailless females produced heavier hatchlings than tailed ones, and sex ratios of hatchlings were equivalent for tailed and tailless females. In this population, tail loss in subadults leads to an increased risk of death, but apparently does not impose an energetic handicap such that later growth and reproduction suffer. We suggest that because tailless females are faced with decreased reproductive value, they respond by growing as much and laying as many eggs of the same mass as tailed females, despite the fact that they are also regenerating the tail. In addition, they somehow produce larger hatchlings than tailed females. Nevertheless, tailless females probably end up with lower overall lifetime fitness than tailed females, and tail loss thus induces the conditional reproductive strategy ”make the best of a bad situation”. Because tailless females produce larger, not smaller, hatchlings, they do not produce more daughters as predicted; i.e., we found no evidence for the Trivers-Willard effect following tail autotomy.","container-title":"Oecologia","DOI":"10.1007/s004420050038","ISSN":"1432-1939","issue":"3","journalAbbreviation":"Oecologia","page":"327-334","title":"The effects of tail loss on survival, growth, reproduction, and sex ratio of offspring in the lizard Uta stansburiana in the field","volume":"122","author":[{"family":"Fox","given":"S. F."},{"family":"McCoy","given":"J. K."}],"issued":{"date-parts":[["2000",2,1]]}},"label":"page","suppress-author":true}],"schema":"https://github.com/citation-style-language/schema/raw/master/csl-citation.json"} </w:instrText>
      </w:r>
      <w:r w:rsidR="000E27C8">
        <w:fldChar w:fldCharType="separate"/>
      </w:r>
      <w:r w:rsidR="000E27C8">
        <w:rPr>
          <w:noProof/>
        </w:rPr>
        <w:t>(2000)</w:t>
      </w:r>
      <w:r w:rsidR="000E27C8">
        <w:fldChar w:fldCharType="end"/>
      </w:r>
      <w:r w:rsidR="000E27C8">
        <w:t xml:space="preserve"> demonstrate that lizards confronted with a greater risk of death, produce heavier hatchlings. </w:t>
      </w:r>
      <w:proofErr w:type="gramStart"/>
      <w:r w:rsidR="000E27C8">
        <w:t>Meaning, the reproductive effort</w:t>
      </w:r>
      <w:proofErr w:type="gramEnd"/>
      <w:r w:rsidR="000E27C8">
        <w:t xml:space="preserve"> increases </w:t>
      </w:r>
      <w:r w:rsidR="004C3872">
        <w:t>when confronted with death.</w:t>
      </w:r>
      <w:r w:rsidR="00F74E67">
        <w:t xml:space="preserve"> </w:t>
      </w:r>
      <w:proofErr w:type="spellStart"/>
      <w:r w:rsidR="00F74E67">
        <w:t>Bonneaud</w:t>
      </w:r>
      <w:proofErr w:type="spellEnd"/>
      <w:r w:rsidR="00F74E67">
        <w:t xml:space="preserve"> </w:t>
      </w:r>
      <w:r w:rsidR="00F74E67">
        <w:rPr>
          <w:i/>
          <w:iCs/>
        </w:rPr>
        <w:t xml:space="preserve">et al </w:t>
      </w:r>
      <w:r w:rsidR="00F74E67" w:rsidRPr="00F74E67">
        <w:fldChar w:fldCharType="begin"/>
      </w:r>
      <w:r w:rsidR="00F74E67" w:rsidRPr="00F74E67">
        <w:instrText xml:space="preserve"> ADDIN ZOTERO_ITEM CSL_CITATION {"citationID":"IFBSDGXQ","properties":{"formattedCitation":"(2004)","plainCitation":"(2004)","noteIndex":0},"citationItems":[{"id":56,"uris":["http://zotero.org/users/11930833/items/JSBV98SQ"],"itemData":{"id":56,"type":"article-journal","abstract":"Abstract The terminal investment hypothesis predicts that individuals should invest more in their present reproduction if they are less likely to survive to future reproductive events. Infections, which reduce viability, may be used by individuals as a cue of a diminishing residual reproductive value and could therefore theoretically trigger an intensification of breeding effort. We tested this hypothesis in a natural population of house sparrows (Passer domesticus). We manipulated the immune system of breeding females by injecting them with a vaccine against the Paramyxo virus, the agent of Newcastle disease. Females were captured and treated immediately after completion of their first clutch either with the vaccine (NDV) or with phosphate buffered saline (PBS). The entire clutch was subsequently removed. We also screened Mhc class I genes of females to assess possible genotype-by-immune treatment interactions on reproductive investment. Our results indicate that vaccinated females were more likely to lay replacement clutches and that the difference in number of eggs between first and replacement clutches was greater for NDV females than for controls. In addition, chick size, both in terms of tarsus length and body mass, was affected by immune activation but in interaction with nestling age and female body mass, respectively. Mhc genotype-by-immune treatment interactions were never significant; however, allelic diversity was positively correlated with nestling survival. These results show that immune system activation is potentially used as a cue of reduced survival prospect and appears to induce a costly terminal investment behavior, and Mhc diversity might be under selection in a natural population of house sparrows.","container-title":"Evolution","DOI":"10.1111/j.0014-3820.2004.tb01633.x","ISSN":"0014-3820","issue":"12","journalAbbreviation":"Evolution","note":"publisher: John Wiley &amp; Sons, Ltd","page":"2823-2830","title":"TERMINAL INVESTMENT INDUCED BY IMMUNE CHALLENGE AND FITNESS TRAITS ASSOCIATED WITH MAJOR HISTOCOMPATIBILITY COMPLEX IN THE HOUSE SPARROW","volume":"58","author":[{"family":"Bonneaud","given":"Camille"},{"family":"Mazuc","given":"Jeremy"},{"family":"Chastel","given":"Olivier"},{"family":"Westerdahl","given":"Helena"},{"family":"Sorci","given":"Gabriele"}],"issued":{"date-parts":[["2004",12,1]]}},"label":"page","suppress-author":true}],"schema":"https://github.com/citation-style-language/schema/raw/master/csl-citation.json"} </w:instrText>
      </w:r>
      <w:r w:rsidR="00F74E67" w:rsidRPr="00F74E67">
        <w:fldChar w:fldCharType="separate"/>
      </w:r>
      <w:r w:rsidR="00F74E67" w:rsidRPr="00F74E67">
        <w:rPr>
          <w:noProof/>
        </w:rPr>
        <w:t>(2004)</w:t>
      </w:r>
      <w:r w:rsidR="00F74E67" w:rsidRPr="00F74E67">
        <w:fldChar w:fldCharType="end"/>
      </w:r>
      <w:r w:rsidR="00F74E67">
        <w:t xml:space="preserve"> demonstrate the same effect in house sparrows; immune system activation is expected to be the cue for a greater risk of death, resulting in the females laying bigger egg clutches and the offspring differed in size as well. However, </w:t>
      </w:r>
      <w:proofErr w:type="spellStart"/>
      <w:r w:rsidR="00F74E67">
        <w:t>Ilmonen</w:t>
      </w:r>
      <w:proofErr w:type="spellEnd"/>
      <w:r w:rsidR="00F74E67">
        <w:t xml:space="preserve"> </w:t>
      </w:r>
      <w:r w:rsidR="00F74E67">
        <w:rPr>
          <w:i/>
          <w:iCs/>
        </w:rPr>
        <w:t xml:space="preserve">et al </w:t>
      </w:r>
      <w:r w:rsidR="00F74E67" w:rsidRPr="00F74E67">
        <w:fldChar w:fldCharType="begin"/>
      </w:r>
      <w:r w:rsidR="00F74E67" w:rsidRPr="00F74E67">
        <w:instrText xml:space="preserve"> ADDIN ZOTERO_ITEM CSL_CITATION {"citationID":"OmobrdtC","properties":{"formattedCitation":"(2000)","plainCitation":"(2000)","noteIndex":0},"citationItems":[{"id":58,"uris":["http://zotero.org/users/11930833/items/GD96AJUZ"],"itemData":{"id":58,"type":"article-journal","abstract":"[Traditional explanations for the negative fitness consequences of parasitism have focused on the direct pathogenic effects of infectious agents. However, because of the high selection pressure by the parasites, immune defences are likely to be costly and trade off with other fitness-related traits, such as reproductive effort. In a field experiment, we immunized breeding female flycatchers with non-pathogenic antigens (diphtheria-tetanus vaccine), which excluded the direct negative effects of parasites, in order to test the consequences of activated immune defence on hosts' investment in reproduction and self-maintenance. Immunized females decreased their feeding effort and investment in self-maintenance (rectrix regrowth) and had lower reproductive output (fledgling quality and number) than control females injected with saline. Our results reveal the phenotypic cost of immune defence by showing that an activated immune system per se can lower the host's breeding success. This may be caused by an energetic or nutritional trade-off between immune function and physical workload when feeding young or be an adaptive response to `infection' to avoid physiological disorders such as oxidative stress and immunopathology.]","archive":"JSTOR","container-title":"Proceedings: Biological Sciences","ISSN":"09628452","issue":"1444","note":"publisher: The Royal Society","page":"665-670","title":"Experimentally Activated Immune Defence in Female Pied Flycatchers Results in Reduced Breeding Success","volume":"267","author":[{"family":"Ilmonen","given":"Petteri"},{"family":"Taarna","given":"Terho"},{"family":"Hasselquist","given":"Dennis"}],"issued":{"date-parts":[["2000"]]}},"label":"page","suppress-author":true}],"schema":"https://github.com/citation-style-language/schema/raw/master/csl-citation.json"} </w:instrText>
      </w:r>
      <w:r w:rsidR="00F74E67" w:rsidRPr="00F74E67">
        <w:fldChar w:fldCharType="separate"/>
      </w:r>
      <w:r w:rsidR="00F74E67" w:rsidRPr="00F74E67">
        <w:rPr>
          <w:noProof/>
        </w:rPr>
        <w:t>(2000)</w:t>
      </w:r>
      <w:r w:rsidR="00F74E67" w:rsidRPr="00F74E67">
        <w:fldChar w:fldCharType="end"/>
      </w:r>
      <w:r w:rsidR="00F74E67">
        <w:t xml:space="preserve"> demonstrate the opposite effect in female fly catchers, if a female’s immune system is activated, it results in a decrease </w:t>
      </w:r>
      <w:r w:rsidR="00390B64">
        <w:t>of</w:t>
      </w:r>
      <w:r w:rsidR="00F74E67">
        <w:t xml:space="preserve"> reproductive effort and an increase in repair for itself. </w:t>
      </w:r>
      <w:proofErr w:type="spellStart"/>
      <w:r w:rsidR="00F74E67" w:rsidRPr="00F74E67">
        <w:t>Råberg</w:t>
      </w:r>
      <w:proofErr w:type="spellEnd"/>
      <w:r w:rsidR="00F74E67">
        <w:t xml:space="preserve"> </w:t>
      </w:r>
      <w:r w:rsidR="00F74E67" w:rsidRPr="00F74E67">
        <w:rPr>
          <w:i/>
          <w:iCs/>
        </w:rPr>
        <w:t>et al</w:t>
      </w:r>
      <w:r w:rsidR="00F74E67">
        <w:t xml:space="preserve"> </w:t>
      </w:r>
      <w:r w:rsidR="00F74E67">
        <w:fldChar w:fldCharType="begin"/>
      </w:r>
      <w:r w:rsidR="00F74E67">
        <w:instrText xml:space="preserve"> ADDIN ZOTERO_ITEM CSL_CITATION {"citationID":"vGVXOYoB","properties":{"formattedCitation":"(2000)","plainCitation":"(2000)","noteIndex":0},"citationItems":[{"id":59,"uris":["http://zotero.org/users/11930833/items/QFBUA6YR"],"itemData":{"id":59,"type":"article-journal","abstract":"A fundamental assumption of theories of the ecology and evolution of inducible defences is that protective responses to attacks by parasites or predators should not only have benefits, but also costs. The vertebrate immune system is by far the best studied example of an inducible defence, yet little is known about the costs of an immune response, especially in natural populations. To test if an immune response per se is costly, we induced an antibody response in female blue tits, Parus caeruleus, by immunising them with human diphtheria?tetanus vaccine, and compared their nestling-feeding rate with that of saline-injected controls. We found that vaccinated females reduced their nestling feeding rate, thus demonstrating a cost of the immune response in the currency of parental effort.","container-title":"Ecology Letters","DOI":"10.1046/j.1461-0248.2000.00154.x","ISSN":"1461-023X","issue":"5","journalAbbreviation":"Ecology Letters","note":"publisher: John Wiley &amp; Sons, Ltd","page":"382-386","title":"The cost of an immune response: vaccination reduces parental effort","volume":"3","author":[{"family":"Råberg","given":"L."},{"family":"Nilsson","given":"J.-Å."},{"family":"Ilmonen","given":"P."},{"family":"Stjernman","given":"M."},{"family":"Hasselquist","given":"D."}],"issued":{"date-parts":[["2000",9,1]]}},"label":"page","suppress-author":true}],"schema":"https://github.com/citation-style-language/schema/raw/master/csl-citation.json"} </w:instrText>
      </w:r>
      <w:r w:rsidR="00F74E67">
        <w:fldChar w:fldCharType="separate"/>
      </w:r>
      <w:r w:rsidR="00F74E67">
        <w:rPr>
          <w:noProof/>
        </w:rPr>
        <w:t>(2000)</w:t>
      </w:r>
      <w:r w:rsidR="00F74E67">
        <w:fldChar w:fldCharType="end"/>
      </w:r>
      <w:r w:rsidR="00F74E67">
        <w:t xml:space="preserve"> demonstrate this as well; activated immune system results in a decrease in reproductive effort in blue tits. </w:t>
      </w:r>
      <w:r w:rsidR="00714AB0">
        <w:t>Our results confirm the inconsistencie</w:t>
      </w:r>
      <w:r w:rsidR="00563C7F">
        <w:t xml:space="preserve">s, for future references </w:t>
      </w:r>
      <w:r w:rsidR="00714AB0">
        <w:t xml:space="preserve">it would be interesting to model the life-history theory for specific species to see whether </w:t>
      </w:r>
      <w:r w:rsidR="00563C7F">
        <w:t xml:space="preserve">we can theoretically proof </w:t>
      </w:r>
      <w:r w:rsidR="003D7DF4">
        <w:t xml:space="preserve">the terminal investment </w:t>
      </w:r>
      <w:r w:rsidR="00563C7F">
        <w:t xml:space="preserve">theory. </w:t>
      </w:r>
    </w:p>
    <w:p w14:paraId="118B0E5C" w14:textId="0A265E79" w:rsidR="00F36148" w:rsidRDefault="00F36148" w:rsidP="00062378">
      <w:pPr>
        <w:jc w:val="both"/>
      </w:pPr>
      <w:r>
        <w:tab/>
        <w:t xml:space="preserve">Furthermore, our results show that the data collection method might also affect </w:t>
      </w:r>
      <w:r w:rsidR="003D7FB2">
        <w:t>whether</w:t>
      </w:r>
      <w:r>
        <w:t xml:space="preserve"> a Lansing effect can be detected. </w:t>
      </w:r>
      <w:r w:rsidR="003D7FB2">
        <w:t>The presence of l</w:t>
      </w:r>
      <w:r w:rsidR="00AE600F">
        <w:t xml:space="preserve">ongitudinal parental age effects </w:t>
      </w:r>
      <w:r w:rsidR="003D7FB2">
        <w:t xml:space="preserve">may be concealed </w:t>
      </w:r>
      <w:r w:rsidR="005B6E34">
        <w:t xml:space="preserve">by the </w:t>
      </w:r>
      <w:r w:rsidR="003D7FB2">
        <w:t>selective disappearance of poor-quality individuals</w:t>
      </w:r>
      <w:r w:rsidR="005B6E34">
        <w:t xml:space="preserve">. </w:t>
      </w:r>
      <w:r w:rsidR="002D565B">
        <w:t xml:space="preserve">These poor-quality individuals are </w:t>
      </w:r>
      <w:proofErr w:type="gramStart"/>
      <w:r w:rsidR="002D565B">
        <w:t>taken into account</w:t>
      </w:r>
      <w:proofErr w:type="gramEnd"/>
      <w:r w:rsidR="002D565B">
        <w:t xml:space="preserve"> in the longitudinal analysis. The higher-quality individuals are examined over their lifetime, meaning we can still detect a possible decrease in offspring lifespan over their lives. We therefore encourage future empirical studies to gather the data longitudinally. </w:t>
      </w:r>
    </w:p>
    <w:p w14:paraId="79490267" w14:textId="63B2C039" w:rsidR="002D565B" w:rsidRDefault="002D565B" w:rsidP="00062378">
      <w:pPr>
        <w:jc w:val="both"/>
      </w:pPr>
      <w:r>
        <w:tab/>
        <w:t xml:space="preserve">Overall, our model demonstrates a Lansing effect can occur under different </w:t>
      </w:r>
      <w:r w:rsidR="00234D77">
        <w:t>underlying mechanisms</w:t>
      </w:r>
      <w:r>
        <w:t xml:space="preserve">. However, due to contradicting effects of other scenarios the Lansing effect might become undetectable or disappear. </w:t>
      </w:r>
      <w:r w:rsidR="00234D77">
        <w:t>The data collection method might also conceal an existing Lansing effect. These difference</w:t>
      </w:r>
      <w:r w:rsidR="00560B8A">
        <w:t>s</w:t>
      </w:r>
      <w:r w:rsidR="00234D77">
        <w:t xml:space="preserve"> might </w:t>
      </w:r>
      <w:r w:rsidR="00F07D3F">
        <w:t xml:space="preserve">explain the varying results between and within species </w:t>
      </w:r>
      <w:r w:rsidR="00234D77">
        <w:t xml:space="preserve">of the Lansing effect. </w:t>
      </w:r>
    </w:p>
    <w:p w14:paraId="31385C40" w14:textId="77777777" w:rsidR="00592FC3" w:rsidRDefault="00592FC3" w:rsidP="00062378">
      <w:pPr>
        <w:jc w:val="both"/>
      </w:pPr>
    </w:p>
    <w:p w14:paraId="2C96C81D" w14:textId="7AD76457" w:rsidR="00592FC3" w:rsidRPr="00F74E67" w:rsidRDefault="00592FC3" w:rsidP="00062378">
      <w:pPr>
        <w:jc w:val="both"/>
      </w:pPr>
      <w:r>
        <w:t>[future reference]</w:t>
      </w:r>
    </w:p>
    <w:p w14:paraId="51177F2D" w14:textId="77777777" w:rsidR="00152370" w:rsidRDefault="00152370" w:rsidP="00062378">
      <w:pPr>
        <w:jc w:val="both"/>
      </w:pPr>
    </w:p>
    <w:p w14:paraId="1FD82806" w14:textId="77777777" w:rsidR="00152370" w:rsidRPr="008C2DC5" w:rsidRDefault="00152370" w:rsidP="00062378">
      <w:pPr>
        <w:jc w:val="both"/>
        <w:rPr>
          <w:b/>
          <w:bCs/>
        </w:rPr>
      </w:pPr>
    </w:p>
    <w:p w14:paraId="3C50C2BE" w14:textId="77777777" w:rsidR="00B31C30" w:rsidRDefault="00B31C30" w:rsidP="00AA35B8"/>
    <w:p w14:paraId="5363D2F1" w14:textId="77777777" w:rsidR="00B31C30" w:rsidRDefault="00B31C30">
      <w:r>
        <w:br w:type="page"/>
      </w:r>
    </w:p>
    <w:p w14:paraId="7CCEF6E2" w14:textId="014BC8D2" w:rsidR="006F21D6" w:rsidRDefault="006F21D6" w:rsidP="00AA35B8">
      <w:pPr>
        <w:rPr>
          <w:b/>
          <w:bCs/>
        </w:rPr>
      </w:pPr>
      <w:r>
        <w:rPr>
          <w:b/>
          <w:bCs/>
        </w:rPr>
        <w:lastRenderedPageBreak/>
        <w:t>References</w:t>
      </w:r>
    </w:p>
    <w:p w14:paraId="58AFEE05" w14:textId="77777777" w:rsidR="00F1591B" w:rsidRDefault="00F1591B">
      <w:pPr>
        <w:rPr>
          <w:b/>
          <w:bCs/>
        </w:rPr>
      </w:pPr>
    </w:p>
    <w:p w14:paraId="06153E6F" w14:textId="77777777" w:rsidR="00F1591B" w:rsidRPr="00F1591B" w:rsidRDefault="00F1591B" w:rsidP="00F1591B">
      <w:pPr>
        <w:pStyle w:val="Bibliography"/>
      </w:pPr>
      <w:r>
        <w:rPr>
          <w:b/>
          <w:bCs/>
        </w:rPr>
        <w:fldChar w:fldCharType="begin"/>
      </w:r>
      <w:r>
        <w:rPr>
          <w:b/>
          <w:bCs/>
        </w:rPr>
        <w:instrText xml:space="preserve"> ADDIN ZOTERO_BIBL {"uncited":[],"omitted":[],"custom":[]} CSL_BIBLIOGRAPHY </w:instrText>
      </w:r>
      <w:r>
        <w:rPr>
          <w:b/>
          <w:bCs/>
        </w:rPr>
        <w:fldChar w:fldCharType="separate"/>
      </w:r>
      <w:proofErr w:type="spellStart"/>
      <w:r w:rsidRPr="00F1591B">
        <w:t>Auguie</w:t>
      </w:r>
      <w:proofErr w:type="spellEnd"/>
      <w:r w:rsidRPr="00F1591B">
        <w:t xml:space="preserve">, B. (2017). </w:t>
      </w:r>
      <w:proofErr w:type="spellStart"/>
      <w:r w:rsidRPr="00F1591B">
        <w:rPr>
          <w:i/>
          <w:iCs/>
        </w:rPr>
        <w:t>gridExtra</w:t>
      </w:r>
      <w:proofErr w:type="spellEnd"/>
      <w:r w:rsidRPr="00F1591B">
        <w:rPr>
          <w:i/>
          <w:iCs/>
        </w:rPr>
        <w:t>: Miscellaneous Functions for ‘Grid’ Graphics</w:t>
      </w:r>
      <w:r w:rsidRPr="00F1591B">
        <w:t xml:space="preserve"> (R package version 2.3). https://CRAN.R-project.org/package=gridExtra</w:t>
      </w:r>
    </w:p>
    <w:p w14:paraId="7808DC9F" w14:textId="77777777" w:rsidR="00F1591B" w:rsidRPr="00F1591B" w:rsidRDefault="00F1591B" w:rsidP="00F1591B">
      <w:pPr>
        <w:pStyle w:val="Bibliography"/>
      </w:pPr>
      <w:r w:rsidRPr="00F1591B">
        <w:t xml:space="preserve">Blake, R. M. (2022). </w:t>
      </w:r>
      <w:proofErr w:type="spellStart"/>
      <w:r w:rsidRPr="00F1591B">
        <w:rPr>
          <w:i/>
          <w:iCs/>
        </w:rPr>
        <w:t>MetBrewer</w:t>
      </w:r>
      <w:proofErr w:type="spellEnd"/>
      <w:r w:rsidRPr="00F1591B">
        <w:rPr>
          <w:i/>
          <w:iCs/>
        </w:rPr>
        <w:t>: Color Palettes Inspired by Works at the Metropolitan Museum of Art</w:t>
      </w:r>
      <w:r w:rsidRPr="00F1591B">
        <w:t xml:space="preserve"> (R package version 0.2.0). https://CRAN.R-project.org/package=MetBrewer</w:t>
      </w:r>
    </w:p>
    <w:p w14:paraId="0704B7BA" w14:textId="77777777" w:rsidR="00F1591B" w:rsidRPr="00F1591B" w:rsidRDefault="00F1591B" w:rsidP="00F1591B">
      <w:pPr>
        <w:pStyle w:val="Bibliography"/>
      </w:pPr>
      <w:proofErr w:type="spellStart"/>
      <w:r w:rsidRPr="00F1591B">
        <w:t>Bonneaud</w:t>
      </w:r>
      <w:proofErr w:type="spellEnd"/>
      <w:r w:rsidRPr="00F1591B">
        <w:t xml:space="preserve">, C., </w:t>
      </w:r>
      <w:proofErr w:type="spellStart"/>
      <w:r w:rsidRPr="00F1591B">
        <w:t>Mazuc</w:t>
      </w:r>
      <w:proofErr w:type="spellEnd"/>
      <w:r w:rsidRPr="00F1591B">
        <w:t xml:space="preserve">, J., </w:t>
      </w:r>
      <w:proofErr w:type="spellStart"/>
      <w:r w:rsidRPr="00F1591B">
        <w:t>Chastel</w:t>
      </w:r>
      <w:proofErr w:type="spellEnd"/>
      <w:r w:rsidRPr="00F1591B">
        <w:t xml:space="preserve">, O., </w:t>
      </w:r>
      <w:proofErr w:type="spellStart"/>
      <w:r w:rsidRPr="00F1591B">
        <w:t>Westerdahl</w:t>
      </w:r>
      <w:proofErr w:type="spellEnd"/>
      <w:r w:rsidRPr="00F1591B">
        <w:t xml:space="preserve">, H., &amp; </w:t>
      </w:r>
      <w:proofErr w:type="spellStart"/>
      <w:r w:rsidRPr="00F1591B">
        <w:t>Sorci</w:t>
      </w:r>
      <w:proofErr w:type="spellEnd"/>
      <w:r w:rsidRPr="00F1591B">
        <w:t xml:space="preserve">, G. (2004). TERMINAL INVESTMENT INDUCED BY IMMUNE CHALLENGE AND FITNESS TRAITS ASSOCIATED WITH MAJOR HISTOCOMPATIBILITY COMPLEX IN THE HOUSE SPARROW. </w:t>
      </w:r>
      <w:r w:rsidRPr="00F1591B">
        <w:rPr>
          <w:i/>
          <w:iCs/>
        </w:rPr>
        <w:t>Evolution</w:t>
      </w:r>
      <w:r w:rsidRPr="00F1591B">
        <w:t xml:space="preserve">, </w:t>
      </w:r>
      <w:r w:rsidRPr="00F1591B">
        <w:rPr>
          <w:i/>
          <w:iCs/>
        </w:rPr>
        <w:t>58</w:t>
      </w:r>
      <w:r w:rsidRPr="00F1591B">
        <w:t>(12), 2823–2830. https://doi.org/10.1111/j.0014-3820.2004.tb01633.x</w:t>
      </w:r>
    </w:p>
    <w:p w14:paraId="5B0906B4" w14:textId="77777777" w:rsidR="00F1591B" w:rsidRPr="00F1591B" w:rsidRDefault="00F1591B" w:rsidP="00F1591B">
      <w:pPr>
        <w:pStyle w:val="Bibliography"/>
      </w:pPr>
      <w:proofErr w:type="spellStart"/>
      <w:r w:rsidRPr="00F1591B">
        <w:t>Bouwhuis</w:t>
      </w:r>
      <w:proofErr w:type="spellEnd"/>
      <w:r w:rsidRPr="00F1591B">
        <w:t xml:space="preserve">, S., CHARMANTIER, A., VERHULST, S., &amp; SHELDON, B. C. (2010). Trans-generational effects on ageing in a wild bird population. </w:t>
      </w:r>
      <w:r w:rsidRPr="00F1591B">
        <w:rPr>
          <w:i/>
          <w:iCs/>
        </w:rPr>
        <w:t>Journal of Evolutionary Biology</w:t>
      </w:r>
      <w:r w:rsidRPr="00F1591B">
        <w:t xml:space="preserve">, </w:t>
      </w:r>
      <w:r w:rsidRPr="00F1591B">
        <w:rPr>
          <w:i/>
          <w:iCs/>
        </w:rPr>
        <w:t>23</w:t>
      </w:r>
      <w:r w:rsidRPr="00F1591B">
        <w:t>(3), 636–642. https://doi.org/10.1111/j.1420-9101.2009.01929.x</w:t>
      </w:r>
    </w:p>
    <w:p w14:paraId="045300B6" w14:textId="77777777" w:rsidR="00F1591B" w:rsidRPr="00F1591B" w:rsidRDefault="00F1591B" w:rsidP="00F1591B">
      <w:pPr>
        <w:pStyle w:val="Bibliography"/>
      </w:pPr>
      <w:proofErr w:type="spellStart"/>
      <w:r w:rsidRPr="00F1591B">
        <w:t>Bouwhuis</w:t>
      </w:r>
      <w:proofErr w:type="spellEnd"/>
      <w:r w:rsidRPr="00F1591B">
        <w:t xml:space="preserve">, S., </w:t>
      </w:r>
      <w:proofErr w:type="spellStart"/>
      <w:r w:rsidRPr="00F1591B">
        <w:t>Vedder</w:t>
      </w:r>
      <w:proofErr w:type="spellEnd"/>
      <w:r w:rsidRPr="00F1591B">
        <w:t xml:space="preserve">, O., &amp; Becker, P. H. (2015). Sex-specific pathways of parental age effects on offspring lifetime reproductive success in a long-lived seabird. </w:t>
      </w:r>
      <w:r w:rsidRPr="00F1591B">
        <w:rPr>
          <w:i/>
          <w:iCs/>
        </w:rPr>
        <w:t>Evolution</w:t>
      </w:r>
      <w:r w:rsidRPr="00F1591B">
        <w:t xml:space="preserve">, </w:t>
      </w:r>
      <w:r w:rsidRPr="00F1591B">
        <w:rPr>
          <w:i/>
          <w:iCs/>
        </w:rPr>
        <w:t>69</w:t>
      </w:r>
      <w:r w:rsidRPr="00F1591B">
        <w:t>(7), 1760–1771. https://doi.org/10.1111/evo.12692</w:t>
      </w:r>
    </w:p>
    <w:p w14:paraId="7F4EE702" w14:textId="77777777" w:rsidR="00F1591B" w:rsidRPr="00F1591B" w:rsidRDefault="00F1591B" w:rsidP="00F1591B">
      <w:pPr>
        <w:pStyle w:val="Bibliography"/>
      </w:pPr>
      <w:proofErr w:type="spellStart"/>
      <w:r w:rsidRPr="00F1591B">
        <w:t>Clutton</w:t>
      </w:r>
      <w:proofErr w:type="spellEnd"/>
      <w:r w:rsidRPr="00F1591B">
        <w:t xml:space="preserve">-Brock, T. H. (1984). Reproductive Effort and Terminal Investment in Iteroparous Animals. </w:t>
      </w:r>
      <w:r w:rsidRPr="00F1591B">
        <w:rPr>
          <w:i/>
          <w:iCs/>
        </w:rPr>
        <w:t>The American Naturalist</w:t>
      </w:r>
      <w:r w:rsidRPr="00F1591B">
        <w:t xml:space="preserve">, </w:t>
      </w:r>
      <w:r w:rsidRPr="00F1591B">
        <w:rPr>
          <w:i/>
          <w:iCs/>
        </w:rPr>
        <w:t>123</w:t>
      </w:r>
      <w:r w:rsidRPr="00F1591B">
        <w:t>(2), 212–229. WorldCat.org.</w:t>
      </w:r>
    </w:p>
    <w:p w14:paraId="11012DF7" w14:textId="77777777" w:rsidR="00F1591B" w:rsidRPr="00F1591B" w:rsidRDefault="00F1591B" w:rsidP="00F1591B">
      <w:pPr>
        <w:pStyle w:val="Bibliography"/>
      </w:pPr>
      <w:r w:rsidRPr="00F1591B">
        <w:t xml:space="preserve">Duffield, K. R., Bowers, E. K., </w:t>
      </w:r>
      <w:proofErr w:type="spellStart"/>
      <w:r w:rsidRPr="00F1591B">
        <w:t>Sakaluk</w:t>
      </w:r>
      <w:proofErr w:type="spellEnd"/>
      <w:r w:rsidRPr="00F1591B">
        <w:t xml:space="preserve">, S. K., &amp; </w:t>
      </w:r>
      <w:proofErr w:type="spellStart"/>
      <w:r w:rsidRPr="00F1591B">
        <w:t>Sadd</w:t>
      </w:r>
      <w:proofErr w:type="spellEnd"/>
      <w:r w:rsidRPr="00F1591B">
        <w:t xml:space="preserve">, B. M. (2017). A dynamic threshold model for terminal investment. </w:t>
      </w:r>
      <w:proofErr w:type="spellStart"/>
      <w:r w:rsidRPr="00F1591B">
        <w:rPr>
          <w:i/>
          <w:iCs/>
        </w:rPr>
        <w:t>Behavioral</w:t>
      </w:r>
      <w:proofErr w:type="spellEnd"/>
      <w:r w:rsidRPr="00F1591B">
        <w:rPr>
          <w:i/>
          <w:iCs/>
        </w:rPr>
        <w:t xml:space="preserve"> Ecology and </w:t>
      </w:r>
      <w:proofErr w:type="spellStart"/>
      <w:r w:rsidRPr="00F1591B">
        <w:rPr>
          <w:i/>
          <w:iCs/>
        </w:rPr>
        <w:t>Sociobiology</w:t>
      </w:r>
      <w:proofErr w:type="spellEnd"/>
      <w:r w:rsidRPr="00F1591B">
        <w:t xml:space="preserve">, </w:t>
      </w:r>
      <w:r w:rsidRPr="00F1591B">
        <w:rPr>
          <w:i/>
          <w:iCs/>
        </w:rPr>
        <w:t>71</w:t>
      </w:r>
      <w:r w:rsidRPr="00F1591B">
        <w:t>(12), 185. https://doi.org/10.1007/s00265-017-2416-z</w:t>
      </w:r>
    </w:p>
    <w:p w14:paraId="754D2855" w14:textId="77777777" w:rsidR="00F1591B" w:rsidRPr="00F1591B" w:rsidRDefault="00F1591B" w:rsidP="00F1591B">
      <w:pPr>
        <w:pStyle w:val="Bibliography"/>
      </w:pPr>
      <w:r w:rsidRPr="00F1591B">
        <w:t xml:space="preserve">Edward </w:t>
      </w:r>
      <w:proofErr w:type="spellStart"/>
      <w:r w:rsidRPr="00F1591B">
        <w:t>Ivimey</w:t>
      </w:r>
      <w:proofErr w:type="spellEnd"/>
      <w:r w:rsidRPr="00F1591B">
        <w:t xml:space="preserve">-Cook, Sarema </w:t>
      </w:r>
      <w:proofErr w:type="spellStart"/>
      <w:r w:rsidRPr="00F1591B">
        <w:t>Shorr</w:t>
      </w:r>
      <w:proofErr w:type="spellEnd"/>
      <w:r w:rsidRPr="00F1591B">
        <w:t xml:space="preserve">, &amp; Jacob </w:t>
      </w:r>
      <w:proofErr w:type="spellStart"/>
      <w:r w:rsidRPr="00F1591B">
        <w:t>Moorad</w:t>
      </w:r>
      <w:proofErr w:type="spellEnd"/>
      <w:r w:rsidRPr="00F1591B">
        <w:t xml:space="preserve">. (2022). The distribution of the Lansing Effect across animal species. </w:t>
      </w:r>
      <w:proofErr w:type="spellStart"/>
      <w:r w:rsidRPr="00F1591B">
        <w:rPr>
          <w:i/>
          <w:iCs/>
        </w:rPr>
        <w:t>BioRxiv</w:t>
      </w:r>
      <w:proofErr w:type="spellEnd"/>
      <w:r w:rsidRPr="00F1591B">
        <w:t>, 2022.04.27.489689. https://doi.org/10.1101/2022.04.27.489689</w:t>
      </w:r>
    </w:p>
    <w:p w14:paraId="2C112949" w14:textId="77777777" w:rsidR="00F1591B" w:rsidRPr="00F1591B" w:rsidRDefault="00F1591B" w:rsidP="00F1591B">
      <w:pPr>
        <w:pStyle w:val="Bibliography"/>
      </w:pPr>
      <w:r w:rsidRPr="00F1591B">
        <w:lastRenderedPageBreak/>
        <w:t xml:space="preserve">Fox, S. F., &amp; McCoy, J. K. (2000). The effects of tail loss on survival, growth, reproduction, and sex ratio of offspring in the lizard Uta </w:t>
      </w:r>
      <w:proofErr w:type="spellStart"/>
      <w:r w:rsidRPr="00F1591B">
        <w:t>stansburiana</w:t>
      </w:r>
      <w:proofErr w:type="spellEnd"/>
      <w:r w:rsidRPr="00F1591B">
        <w:t xml:space="preserve"> in the field. </w:t>
      </w:r>
      <w:proofErr w:type="spellStart"/>
      <w:r w:rsidRPr="00F1591B">
        <w:rPr>
          <w:i/>
          <w:iCs/>
        </w:rPr>
        <w:t>Oecologia</w:t>
      </w:r>
      <w:proofErr w:type="spellEnd"/>
      <w:r w:rsidRPr="00F1591B">
        <w:t xml:space="preserve">, </w:t>
      </w:r>
      <w:r w:rsidRPr="00F1591B">
        <w:rPr>
          <w:i/>
          <w:iCs/>
        </w:rPr>
        <w:t>122</w:t>
      </w:r>
      <w:r w:rsidRPr="00F1591B">
        <w:t>(3), 327–334. https://doi.org/10.1007/s004420050038</w:t>
      </w:r>
    </w:p>
    <w:p w14:paraId="29699848" w14:textId="77777777" w:rsidR="00F1591B" w:rsidRPr="00F1591B" w:rsidRDefault="00F1591B" w:rsidP="00F1591B">
      <w:pPr>
        <w:pStyle w:val="Bibliography"/>
      </w:pPr>
      <w:proofErr w:type="spellStart"/>
      <w:r w:rsidRPr="00F1591B">
        <w:t>Hercus</w:t>
      </w:r>
      <w:proofErr w:type="spellEnd"/>
      <w:r w:rsidRPr="00F1591B">
        <w:t xml:space="preserve">, M. J., &amp; Hoffmann, A. A. (2000). Maternal and grandmaternal age influence offspring fitness in Drosophila. </w:t>
      </w:r>
      <w:r w:rsidRPr="00F1591B">
        <w:rPr>
          <w:i/>
          <w:iCs/>
        </w:rPr>
        <w:t>Proceedings of the Royal Society of London. Series B: Biological Sciences</w:t>
      </w:r>
      <w:r w:rsidRPr="00F1591B">
        <w:t xml:space="preserve">, </w:t>
      </w:r>
      <w:r w:rsidRPr="00F1591B">
        <w:rPr>
          <w:i/>
          <w:iCs/>
        </w:rPr>
        <w:t>267</w:t>
      </w:r>
      <w:r w:rsidRPr="00F1591B">
        <w:t>(1457), 2105–2110. https://doi.org/10.1098/rspb.2000.1256</w:t>
      </w:r>
    </w:p>
    <w:p w14:paraId="5303D5ED" w14:textId="77777777" w:rsidR="00F1591B" w:rsidRPr="00F1591B" w:rsidRDefault="00F1591B" w:rsidP="00F1591B">
      <w:pPr>
        <w:pStyle w:val="Bibliography"/>
      </w:pPr>
      <w:r w:rsidRPr="00F1591B">
        <w:t xml:space="preserve">Hood, W. R., Williams, A. S., &amp; Hill, G. E. (2019). An Ecologist’s Guide to Mitochondrial DNA Mutations and Senescence. </w:t>
      </w:r>
      <w:r w:rsidRPr="00F1591B">
        <w:rPr>
          <w:i/>
          <w:iCs/>
        </w:rPr>
        <w:t>Integrative and Comparative Biology</w:t>
      </w:r>
      <w:r w:rsidRPr="00F1591B">
        <w:t xml:space="preserve">, </w:t>
      </w:r>
      <w:r w:rsidRPr="00F1591B">
        <w:rPr>
          <w:i/>
          <w:iCs/>
        </w:rPr>
        <w:t>59</w:t>
      </w:r>
      <w:r w:rsidRPr="00F1591B">
        <w:t>(4), 970–982. https://doi.org/10.1093/icb/icz097</w:t>
      </w:r>
    </w:p>
    <w:p w14:paraId="5532C1C8" w14:textId="77777777" w:rsidR="00F1591B" w:rsidRPr="00F1591B" w:rsidRDefault="00F1591B" w:rsidP="00F1591B">
      <w:pPr>
        <w:pStyle w:val="Bibliography"/>
      </w:pPr>
      <w:proofErr w:type="spellStart"/>
      <w:r w:rsidRPr="00F1591B">
        <w:t>Ilmonen</w:t>
      </w:r>
      <w:proofErr w:type="spellEnd"/>
      <w:r w:rsidRPr="00F1591B">
        <w:t xml:space="preserve">, P., </w:t>
      </w:r>
      <w:proofErr w:type="spellStart"/>
      <w:r w:rsidRPr="00F1591B">
        <w:t>Taarna</w:t>
      </w:r>
      <w:proofErr w:type="spellEnd"/>
      <w:r w:rsidRPr="00F1591B">
        <w:t xml:space="preserve">, T., &amp; </w:t>
      </w:r>
      <w:proofErr w:type="spellStart"/>
      <w:r w:rsidRPr="00F1591B">
        <w:t>Hasselquist</w:t>
      </w:r>
      <w:proofErr w:type="spellEnd"/>
      <w:r w:rsidRPr="00F1591B">
        <w:t xml:space="preserve">, D. (2000). Experimentally Activated Immune Defence in Female Pied Flycatchers Results in Reduced Breeding Success. </w:t>
      </w:r>
      <w:r w:rsidRPr="00F1591B">
        <w:rPr>
          <w:i/>
          <w:iCs/>
        </w:rPr>
        <w:t>Proceedings: Biological Sciences</w:t>
      </w:r>
      <w:r w:rsidRPr="00F1591B">
        <w:t xml:space="preserve">, </w:t>
      </w:r>
      <w:r w:rsidRPr="00F1591B">
        <w:rPr>
          <w:i/>
          <w:iCs/>
        </w:rPr>
        <w:t>267</w:t>
      </w:r>
      <w:r w:rsidRPr="00F1591B">
        <w:t>(1444), 665–670. JSTOR.</w:t>
      </w:r>
    </w:p>
    <w:p w14:paraId="174109F3" w14:textId="77777777" w:rsidR="00F1591B" w:rsidRPr="00F1591B" w:rsidRDefault="00F1591B" w:rsidP="00F1591B">
      <w:pPr>
        <w:pStyle w:val="Bibliography"/>
      </w:pPr>
      <w:proofErr w:type="spellStart"/>
      <w:r w:rsidRPr="00F1591B">
        <w:t>Kassambara</w:t>
      </w:r>
      <w:proofErr w:type="spellEnd"/>
      <w:r w:rsidRPr="00F1591B">
        <w:t xml:space="preserve">, A. (2023). </w:t>
      </w:r>
      <w:proofErr w:type="spellStart"/>
      <w:r w:rsidRPr="00F1591B">
        <w:rPr>
          <w:i/>
          <w:iCs/>
        </w:rPr>
        <w:t>ggpubr</w:t>
      </w:r>
      <w:proofErr w:type="spellEnd"/>
      <w:r w:rsidRPr="00F1591B">
        <w:rPr>
          <w:i/>
          <w:iCs/>
        </w:rPr>
        <w:t>: ‘ggplot2’ Based Publication Ready Plots</w:t>
      </w:r>
      <w:r w:rsidRPr="00F1591B">
        <w:t xml:space="preserve"> (R package version 0.6.0). https://CRAN.R-project.org/package=ggpubr</w:t>
      </w:r>
    </w:p>
    <w:p w14:paraId="35275F28" w14:textId="77777777" w:rsidR="00F1591B" w:rsidRPr="00F1591B" w:rsidRDefault="00F1591B" w:rsidP="00F1591B">
      <w:pPr>
        <w:pStyle w:val="Bibliography"/>
        <w:rPr>
          <w:lang w:val="nl-NL"/>
        </w:rPr>
      </w:pPr>
      <w:r w:rsidRPr="00F1591B">
        <w:t xml:space="preserve">Kern, S., Ackermann, M., Stearns, S. C., &amp; Kawecki, T. J. (2001). DECLINE IN OFFSPRING VIABILITY AS A MANIFESTATION OF AGING IN DROSOPHILA MELANOGASTER. </w:t>
      </w:r>
      <w:proofErr w:type="spellStart"/>
      <w:r w:rsidRPr="00F1591B">
        <w:rPr>
          <w:i/>
          <w:iCs/>
          <w:lang w:val="nl-NL"/>
        </w:rPr>
        <w:t>Evolution</w:t>
      </w:r>
      <w:proofErr w:type="spellEnd"/>
      <w:r w:rsidRPr="00F1591B">
        <w:rPr>
          <w:lang w:val="nl-NL"/>
        </w:rPr>
        <w:t xml:space="preserve">, </w:t>
      </w:r>
      <w:r w:rsidRPr="00F1591B">
        <w:rPr>
          <w:i/>
          <w:iCs/>
          <w:lang w:val="nl-NL"/>
        </w:rPr>
        <w:t>55</w:t>
      </w:r>
      <w:r w:rsidRPr="00F1591B">
        <w:rPr>
          <w:lang w:val="nl-NL"/>
        </w:rPr>
        <w:t xml:space="preserve">(9), 1822–1831. </w:t>
      </w:r>
      <w:proofErr w:type="gramStart"/>
      <w:r w:rsidRPr="00F1591B">
        <w:rPr>
          <w:lang w:val="nl-NL"/>
        </w:rPr>
        <w:t>https://doi.org/10.1111/j.0014-3820.2001.tb00831.x</w:t>
      </w:r>
      <w:proofErr w:type="gramEnd"/>
    </w:p>
    <w:p w14:paraId="427A5DFE" w14:textId="77777777" w:rsidR="00F1591B" w:rsidRPr="00F1591B" w:rsidRDefault="00F1591B" w:rsidP="00F1591B">
      <w:pPr>
        <w:pStyle w:val="Bibliography"/>
      </w:pPr>
      <w:proofErr w:type="spellStart"/>
      <w:r w:rsidRPr="00F1591B">
        <w:rPr>
          <w:lang w:val="nl-NL"/>
        </w:rPr>
        <w:t>Kreider</w:t>
      </w:r>
      <w:proofErr w:type="spellEnd"/>
      <w:r w:rsidRPr="00F1591B">
        <w:rPr>
          <w:lang w:val="nl-NL"/>
        </w:rPr>
        <w:t xml:space="preserve">, J. J., Kramer, B. H., </w:t>
      </w:r>
      <w:proofErr w:type="spellStart"/>
      <w:r w:rsidRPr="00F1591B">
        <w:rPr>
          <w:lang w:val="nl-NL"/>
        </w:rPr>
        <w:t>Komdeur</w:t>
      </w:r>
      <w:proofErr w:type="spellEnd"/>
      <w:r w:rsidRPr="00F1591B">
        <w:rPr>
          <w:lang w:val="nl-NL"/>
        </w:rPr>
        <w:t xml:space="preserve">, J., &amp; Pen, I. (2022). </w:t>
      </w:r>
      <w:r w:rsidRPr="00F1591B">
        <w:t xml:space="preserve">The evolution of ageing in cooperative breeders. </w:t>
      </w:r>
      <w:r w:rsidRPr="00F1591B">
        <w:rPr>
          <w:i/>
          <w:iCs/>
        </w:rPr>
        <w:t>Evolution Letters</w:t>
      </w:r>
      <w:r w:rsidRPr="00F1591B">
        <w:t xml:space="preserve">, </w:t>
      </w:r>
      <w:r w:rsidRPr="00F1591B">
        <w:rPr>
          <w:i/>
          <w:iCs/>
        </w:rPr>
        <w:t>6</w:t>
      </w:r>
      <w:r w:rsidRPr="00F1591B">
        <w:t>(6), 450–459. https://doi.org/10.1002/evl3.307</w:t>
      </w:r>
    </w:p>
    <w:p w14:paraId="6B74B8A8" w14:textId="77777777" w:rsidR="00F1591B" w:rsidRPr="00F1591B" w:rsidRDefault="00F1591B" w:rsidP="00F1591B">
      <w:pPr>
        <w:pStyle w:val="Bibliography"/>
      </w:pPr>
      <w:r w:rsidRPr="00F1591B">
        <w:t xml:space="preserve">Krishna, M. S., Santhosh, H. T., &amp; Hegde, S. N. (2012). Offspring of older males are superior in Drosophila </w:t>
      </w:r>
      <w:proofErr w:type="spellStart"/>
      <w:r w:rsidRPr="00F1591B">
        <w:t>bipectinata</w:t>
      </w:r>
      <w:proofErr w:type="spellEnd"/>
      <w:r w:rsidRPr="00F1591B">
        <w:t xml:space="preserve">. </w:t>
      </w:r>
      <w:r w:rsidRPr="00F1591B">
        <w:rPr>
          <w:i/>
          <w:iCs/>
        </w:rPr>
        <w:t>Zool. Stud</w:t>
      </w:r>
      <w:r w:rsidRPr="00F1591B">
        <w:t xml:space="preserve">, </w:t>
      </w:r>
      <w:r w:rsidRPr="00F1591B">
        <w:rPr>
          <w:i/>
          <w:iCs/>
        </w:rPr>
        <w:t>51</w:t>
      </w:r>
      <w:r w:rsidRPr="00F1591B">
        <w:t>, 72–84.</w:t>
      </w:r>
    </w:p>
    <w:p w14:paraId="77DCE7A2" w14:textId="77777777" w:rsidR="00F1591B" w:rsidRPr="00F1591B" w:rsidRDefault="00F1591B" w:rsidP="00F1591B">
      <w:pPr>
        <w:pStyle w:val="Bibliography"/>
      </w:pPr>
      <w:proofErr w:type="spellStart"/>
      <w:r w:rsidRPr="00F1591B">
        <w:rPr>
          <w:lang w:val="nl-NL"/>
        </w:rPr>
        <w:lastRenderedPageBreak/>
        <w:t>Kroeger</w:t>
      </w:r>
      <w:proofErr w:type="spellEnd"/>
      <w:r w:rsidRPr="00F1591B">
        <w:rPr>
          <w:lang w:val="nl-NL"/>
        </w:rPr>
        <w:t xml:space="preserve">, S. B., </w:t>
      </w:r>
      <w:proofErr w:type="spellStart"/>
      <w:r w:rsidRPr="00F1591B">
        <w:rPr>
          <w:lang w:val="nl-NL"/>
        </w:rPr>
        <w:t>Blumstein</w:t>
      </w:r>
      <w:proofErr w:type="spellEnd"/>
      <w:r w:rsidRPr="00F1591B">
        <w:rPr>
          <w:lang w:val="nl-NL"/>
        </w:rPr>
        <w:t xml:space="preserve">, D. T., </w:t>
      </w:r>
      <w:proofErr w:type="spellStart"/>
      <w:r w:rsidRPr="00F1591B">
        <w:rPr>
          <w:lang w:val="nl-NL"/>
        </w:rPr>
        <w:t>Armitage</w:t>
      </w:r>
      <w:proofErr w:type="spellEnd"/>
      <w:r w:rsidRPr="00F1591B">
        <w:rPr>
          <w:lang w:val="nl-NL"/>
        </w:rPr>
        <w:t xml:space="preserve">, K. B., </w:t>
      </w:r>
      <w:proofErr w:type="spellStart"/>
      <w:r w:rsidRPr="00F1591B">
        <w:rPr>
          <w:lang w:val="nl-NL"/>
        </w:rPr>
        <w:t>Reid</w:t>
      </w:r>
      <w:proofErr w:type="spellEnd"/>
      <w:r w:rsidRPr="00F1591B">
        <w:rPr>
          <w:lang w:val="nl-NL"/>
        </w:rPr>
        <w:t xml:space="preserve">, J. M., &amp; Martin, J. G. A. (2020). </w:t>
      </w:r>
      <w:r w:rsidRPr="00F1591B">
        <w:t xml:space="preserve">Older mothers produce more successful daughters. </w:t>
      </w:r>
      <w:r w:rsidRPr="00F1591B">
        <w:rPr>
          <w:i/>
          <w:iCs/>
        </w:rPr>
        <w:t>Proceedings of the National Academy of Sciences</w:t>
      </w:r>
      <w:r w:rsidRPr="00F1591B">
        <w:t xml:space="preserve">, </w:t>
      </w:r>
      <w:r w:rsidRPr="00F1591B">
        <w:rPr>
          <w:i/>
          <w:iCs/>
        </w:rPr>
        <w:t>117</w:t>
      </w:r>
      <w:r w:rsidRPr="00F1591B">
        <w:t>(9), 4809–4814. https://doi.org/10.1073/pnas.1908551117</w:t>
      </w:r>
    </w:p>
    <w:p w14:paraId="70AF338D" w14:textId="77777777" w:rsidR="00F1591B" w:rsidRPr="00F1591B" w:rsidRDefault="00F1591B" w:rsidP="00F1591B">
      <w:pPr>
        <w:pStyle w:val="Bibliography"/>
        <w:rPr>
          <w:lang w:val="nl-NL"/>
        </w:rPr>
      </w:pPr>
      <w:r w:rsidRPr="00F1591B">
        <w:t xml:space="preserve">Lansing, A. I. (1947). A transmissible, cumulative, and reversible factor in aging. </w:t>
      </w:r>
      <w:proofErr w:type="spellStart"/>
      <w:r w:rsidRPr="00F1591B">
        <w:rPr>
          <w:i/>
          <w:iCs/>
          <w:lang w:val="nl-NL"/>
        </w:rPr>
        <w:t>Journals</w:t>
      </w:r>
      <w:proofErr w:type="spellEnd"/>
      <w:r w:rsidRPr="00F1591B">
        <w:rPr>
          <w:i/>
          <w:iCs/>
          <w:lang w:val="nl-NL"/>
        </w:rPr>
        <w:t xml:space="preserve"> of </w:t>
      </w:r>
      <w:proofErr w:type="spellStart"/>
      <w:r w:rsidRPr="00F1591B">
        <w:rPr>
          <w:i/>
          <w:iCs/>
          <w:lang w:val="nl-NL"/>
        </w:rPr>
        <w:t>Gerontology</w:t>
      </w:r>
      <w:proofErr w:type="spellEnd"/>
      <w:r w:rsidRPr="00F1591B">
        <w:rPr>
          <w:lang w:val="nl-NL"/>
        </w:rPr>
        <w:t xml:space="preserve">, </w:t>
      </w:r>
      <w:r w:rsidRPr="00F1591B">
        <w:rPr>
          <w:i/>
          <w:iCs/>
          <w:lang w:val="nl-NL"/>
        </w:rPr>
        <w:t>2</w:t>
      </w:r>
      <w:r w:rsidRPr="00F1591B">
        <w:rPr>
          <w:lang w:val="nl-NL"/>
        </w:rPr>
        <w:t xml:space="preserve">(3), 228–239. </w:t>
      </w:r>
      <w:proofErr w:type="gramStart"/>
      <w:r w:rsidRPr="00F1591B">
        <w:rPr>
          <w:lang w:val="nl-NL"/>
        </w:rPr>
        <w:t>https://doi.org/doi</w:t>
      </w:r>
      <w:proofErr w:type="gramEnd"/>
      <w:r w:rsidRPr="00F1591B">
        <w:rPr>
          <w:lang w:val="nl-NL"/>
        </w:rPr>
        <w:t>: 10.1093/</w:t>
      </w:r>
      <w:proofErr w:type="spellStart"/>
      <w:r w:rsidRPr="00F1591B">
        <w:rPr>
          <w:lang w:val="nl-NL"/>
        </w:rPr>
        <w:t>geronj</w:t>
      </w:r>
      <w:proofErr w:type="spellEnd"/>
      <w:r w:rsidRPr="00F1591B">
        <w:rPr>
          <w:lang w:val="nl-NL"/>
        </w:rPr>
        <w:t>/2.3.228</w:t>
      </w:r>
    </w:p>
    <w:p w14:paraId="0C599240" w14:textId="77777777" w:rsidR="00F1591B" w:rsidRPr="00F1591B" w:rsidRDefault="00F1591B" w:rsidP="00F1591B">
      <w:pPr>
        <w:pStyle w:val="Bibliography"/>
      </w:pPr>
      <w:r w:rsidRPr="00F1591B">
        <w:rPr>
          <w:lang w:val="nl-NL"/>
        </w:rPr>
        <w:t xml:space="preserve">Lee, J.-H., </w:t>
      </w:r>
      <w:proofErr w:type="spellStart"/>
      <w:r w:rsidRPr="00F1591B">
        <w:rPr>
          <w:lang w:val="nl-NL"/>
        </w:rPr>
        <w:t>Seo</w:t>
      </w:r>
      <w:proofErr w:type="spellEnd"/>
      <w:r w:rsidRPr="00F1591B">
        <w:rPr>
          <w:lang w:val="nl-NL"/>
        </w:rPr>
        <w:t xml:space="preserve">, W., Lee, S.-H., Lee, H.-Y., &amp; Min, K.-J. (2019). </w:t>
      </w:r>
      <w:r w:rsidRPr="00F1591B">
        <w:t xml:space="preserve">Strain-specific effects of parental age on offspring in Drosophila melanogaster. </w:t>
      </w:r>
      <w:r w:rsidRPr="00F1591B">
        <w:rPr>
          <w:i/>
          <w:iCs/>
        </w:rPr>
        <w:t>Entomological Research</w:t>
      </w:r>
      <w:r w:rsidRPr="00F1591B">
        <w:t xml:space="preserve">, </w:t>
      </w:r>
      <w:r w:rsidRPr="00F1591B">
        <w:rPr>
          <w:i/>
          <w:iCs/>
        </w:rPr>
        <w:t>49</w:t>
      </w:r>
      <w:r w:rsidRPr="00F1591B">
        <w:t>(5), 187–202. https://doi.org/10.1111/1748-5967.12344</w:t>
      </w:r>
    </w:p>
    <w:p w14:paraId="634C55A0" w14:textId="77777777" w:rsidR="00F1591B" w:rsidRPr="00F1591B" w:rsidRDefault="00F1591B" w:rsidP="00F1591B">
      <w:pPr>
        <w:pStyle w:val="Bibliography"/>
      </w:pPr>
      <w:proofErr w:type="spellStart"/>
      <w:r w:rsidRPr="00F1591B">
        <w:t>Maklakov</w:t>
      </w:r>
      <w:proofErr w:type="spellEnd"/>
      <w:r w:rsidRPr="00F1591B">
        <w:t xml:space="preserve">, A. A., Rowe, L., &amp; Friberg, U. (2015). Why organisms age: Evolution of senescence under positive pleiotropy? </w:t>
      </w:r>
      <w:proofErr w:type="spellStart"/>
      <w:r w:rsidRPr="00F1591B">
        <w:rPr>
          <w:i/>
          <w:iCs/>
        </w:rPr>
        <w:t>Bioessays</w:t>
      </w:r>
      <w:proofErr w:type="spellEnd"/>
      <w:r w:rsidRPr="00F1591B">
        <w:t xml:space="preserve">, </w:t>
      </w:r>
      <w:r w:rsidRPr="00F1591B">
        <w:rPr>
          <w:i/>
          <w:iCs/>
        </w:rPr>
        <w:t>37</w:t>
      </w:r>
      <w:r w:rsidRPr="00F1591B">
        <w:t>(7), 802–807. https://doi.org/10.1002/bies.201500025</w:t>
      </w:r>
    </w:p>
    <w:p w14:paraId="027DB3B2" w14:textId="77777777" w:rsidR="00F1591B" w:rsidRPr="00F1591B" w:rsidRDefault="00F1591B" w:rsidP="00F1591B">
      <w:pPr>
        <w:pStyle w:val="Bibliography"/>
      </w:pPr>
      <w:r w:rsidRPr="00F1591B">
        <w:t xml:space="preserve">McNamara, J. M., Houston, A. I., </w:t>
      </w:r>
      <w:proofErr w:type="spellStart"/>
      <w:r w:rsidRPr="00F1591B">
        <w:t>Barta</w:t>
      </w:r>
      <w:proofErr w:type="spellEnd"/>
      <w:r w:rsidRPr="00F1591B">
        <w:t xml:space="preserve">, Z., </w:t>
      </w:r>
      <w:proofErr w:type="spellStart"/>
      <w:r w:rsidRPr="00F1591B">
        <w:t>Scheuerlein</w:t>
      </w:r>
      <w:proofErr w:type="spellEnd"/>
      <w:r w:rsidRPr="00F1591B">
        <w:t xml:space="preserve">, A., &amp; </w:t>
      </w:r>
      <w:proofErr w:type="spellStart"/>
      <w:r w:rsidRPr="00F1591B">
        <w:t>Fromhage</w:t>
      </w:r>
      <w:proofErr w:type="spellEnd"/>
      <w:r w:rsidRPr="00F1591B">
        <w:t xml:space="preserve">, L. (2009). Deterioration, </w:t>
      </w:r>
      <w:proofErr w:type="gramStart"/>
      <w:r w:rsidRPr="00F1591B">
        <w:t>death</w:t>
      </w:r>
      <w:proofErr w:type="gramEnd"/>
      <w:r w:rsidRPr="00F1591B">
        <w:t xml:space="preserve"> and the evolution of reproductive restraint in late life. </w:t>
      </w:r>
      <w:r w:rsidRPr="00F1591B">
        <w:rPr>
          <w:i/>
          <w:iCs/>
        </w:rPr>
        <w:t>Proceedings: Biological Sciences</w:t>
      </w:r>
      <w:r w:rsidRPr="00F1591B">
        <w:t xml:space="preserve">, </w:t>
      </w:r>
      <w:r w:rsidRPr="00F1591B">
        <w:rPr>
          <w:i/>
          <w:iCs/>
        </w:rPr>
        <w:t>276</w:t>
      </w:r>
      <w:r w:rsidRPr="00F1591B">
        <w:t>(1675), 4061–4066. https://doi.org/doi: 10.1098/rspb.2009.0959</w:t>
      </w:r>
    </w:p>
    <w:p w14:paraId="2B635B9A" w14:textId="77777777" w:rsidR="00F1591B" w:rsidRPr="00F1591B" w:rsidRDefault="00F1591B" w:rsidP="00F1591B">
      <w:pPr>
        <w:pStyle w:val="Bibliography"/>
      </w:pPr>
      <w:r w:rsidRPr="00F1591B">
        <w:t xml:space="preserve">Medawar, P. B. (1957). An Unsolved Problem of Biology. In </w:t>
      </w:r>
      <w:r w:rsidRPr="00F1591B">
        <w:rPr>
          <w:i/>
          <w:iCs/>
        </w:rPr>
        <w:t>The Uniqueness of the Individual</w:t>
      </w:r>
      <w:r w:rsidRPr="00F1591B">
        <w:t xml:space="preserve"> (1st ed., p. 192). Routledge. https://doi.org/10.4324/9780429299759</w:t>
      </w:r>
    </w:p>
    <w:p w14:paraId="1DBDF5AC" w14:textId="77777777" w:rsidR="00F1591B" w:rsidRPr="00F1591B" w:rsidRDefault="00F1591B" w:rsidP="00F1591B">
      <w:pPr>
        <w:pStyle w:val="Bibliography"/>
      </w:pPr>
      <w:r w:rsidRPr="00F1591B">
        <w:t xml:space="preserve">Monaghan, P., </w:t>
      </w:r>
      <w:proofErr w:type="spellStart"/>
      <w:r w:rsidRPr="00F1591B">
        <w:t>Maklakov</w:t>
      </w:r>
      <w:proofErr w:type="spellEnd"/>
      <w:r w:rsidRPr="00F1591B">
        <w:t xml:space="preserve">, A. A., &amp; </w:t>
      </w:r>
      <w:proofErr w:type="spellStart"/>
      <w:r w:rsidRPr="00F1591B">
        <w:t>Metcalve</w:t>
      </w:r>
      <w:proofErr w:type="spellEnd"/>
      <w:r w:rsidRPr="00F1591B">
        <w:t xml:space="preserve">, N. B. (2020). Intergenerational Transfer of Ageing: Parental Age and Offspring Lifespan. </w:t>
      </w:r>
      <w:r w:rsidRPr="00F1591B">
        <w:rPr>
          <w:i/>
          <w:iCs/>
        </w:rPr>
        <w:t>Trends in Ecology &amp; Evolution</w:t>
      </w:r>
      <w:r w:rsidRPr="00F1591B">
        <w:t xml:space="preserve">, </w:t>
      </w:r>
      <w:r w:rsidRPr="00F1591B">
        <w:rPr>
          <w:i/>
          <w:iCs/>
        </w:rPr>
        <w:t>35</w:t>
      </w:r>
      <w:r w:rsidRPr="00F1591B">
        <w:t>(10), 927–937. https://doi.org/doi: 10.1016/j.tree.2020.07.005</w:t>
      </w:r>
    </w:p>
    <w:p w14:paraId="1B867FFC" w14:textId="77777777" w:rsidR="00F1591B" w:rsidRPr="00F1591B" w:rsidRDefault="00F1591B" w:rsidP="00F1591B">
      <w:pPr>
        <w:pStyle w:val="Bibliography"/>
      </w:pPr>
      <w:r w:rsidRPr="00F1591B">
        <w:t xml:space="preserve">Monaghan, P., &amp; Metcalfe, N. B. (2019). The deteriorating soma and the indispensable germline: Gamete senescence and offspring fitness. </w:t>
      </w:r>
      <w:r w:rsidRPr="00F1591B">
        <w:rPr>
          <w:i/>
          <w:iCs/>
        </w:rPr>
        <w:t>Proceedings of the Royal Society B: Biological Sciences</w:t>
      </w:r>
      <w:r w:rsidRPr="00F1591B">
        <w:t xml:space="preserve">, </w:t>
      </w:r>
      <w:r w:rsidRPr="00F1591B">
        <w:rPr>
          <w:i/>
          <w:iCs/>
        </w:rPr>
        <w:t>286</w:t>
      </w:r>
      <w:r w:rsidRPr="00F1591B">
        <w:t>(1917), 20192187. https://doi.org/10.1098/rspb.2019.2187</w:t>
      </w:r>
    </w:p>
    <w:p w14:paraId="11E89861" w14:textId="77777777" w:rsidR="00F1591B" w:rsidRPr="00F1591B" w:rsidRDefault="00F1591B" w:rsidP="00F1591B">
      <w:pPr>
        <w:pStyle w:val="Bibliography"/>
      </w:pPr>
      <w:r w:rsidRPr="00F1591B">
        <w:lastRenderedPageBreak/>
        <w:t xml:space="preserve">Muller, D., Giron, D., </w:t>
      </w:r>
      <w:proofErr w:type="spellStart"/>
      <w:r w:rsidRPr="00F1591B">
        <w:t>Desouhant</w:t>
      </w:r>
      <w:proofErr w:type="spellEnd"/>
      <w:r w:rsidRPr="00F1591B">
        <w:t xml:space="preserve">, E., Rey, B., Casas, J., </w:t>
      </w:r>
      <w:proofErr w:type="spellStart"/>
      <w:r w:rsidRPr="00F1591B">
        <w:t>Lefrique</w:t>
      </w:r>
      <w:proofErr w:type="spellEnd"/>
      <w:r w:rsidRPr="00F1591B">
        <w:t xml:space="preserve">, N., &amp; Visser, B. (2017). Maternal age affects offspring nutrient dynamics. </w:t>
      </w:r>
      <w:r w:rsidRPr="00F1591B">
        <w:rPr>
          <w:i/>
          <w:iCs/>
        </w:rPr>
        <w:t>Journal of Insect Physiology</w:t>
      </w:r>
      <w:r w:rsidRPr="00F1591B">
        <w:t xml:space="preserve">, </w:t>
      </w:r>
      <w:r w:rsidRPr="00F1591B">
        <w:rPr>
          <w:i/>
          <w:iCs/>
        </w:rPr>
        <w:t>101</w:t>
      </w:r>
      <w:r w:rsidRPr="00F1591B">
        <w:t>, 123–131. https://doi.org/10.1016/j.jinsphys.2017.07.011</w:t>
      </w:r>
    </w:p>
    <w:p w14:paraId="232A6CB3" w14:textId="77777777" w:rsidR="00F1591B" w:rsidRPr="00F1591B" w:rsidRDefault="00F1591B" w:rsidP="00F1591B">
      <w:pPr>
        <w:pStyle w:val="Bibliography"/>
      </w:pPr>
      <w:r w:rsidRPr="00F1591B">
        <w:t xml:space="preserve">Pedersen, E. J., Miller, D. L., Simpson, G. L., &amp; Ross, N. (2019). Hierarchical generalized additive models in ecology: An introduction with </w:t>
      </w:r>
      <w:proofErr w:type="spellStart"/>
      <w:r w:rsidRPr="00F1591B">
        <w:t>mgcv</w:t>
      </w:r>
      <w:proofErr w:type="spellEnd"/>
      <w:r w:rsidRPr="00F1591B">
        <w:t xml:space="preserve">. </w:t>
      </w:r>
      <w:proofErr w:type="spellStart"/>
      <w:r w:rsidRPr="00F1591B">
        <w:rPr>
          <w:i/>
          <w:iCs/>
        </w:rPr>
        <w:t>PeerJ</w:t>
      </w:r>
      <w:proofErr w:type="spellEnd"/>
      <w:r w:rsidRPr="00F1591B">
        <w:t xml:space="preserve">, </w:t>
      </w:r>
      <w:r w:rsidRPr="00F1591B">
        <w:rPr>
          <w:i/>
          <w:iCs/>
        </w:rPr>
        <w:t>7</w:t>
      </w:r>
      <w:r w:rsidRPr="00F1591B">
        <w:t>, e6876.</w:t>
      </w:r>
    </w:p>
    <w:p w14:paraId="2D98CFFE" w14:textId="77777777" w:rsidR="00F1591B" w:rsidRPr="00F1591B" w:rsidRDefault="00F1591B" w:rsidP="00F1591B">
      <w:pPr>
        <w:pStyle w:val="Bibliography"/>
      </w:pPr>
      <w:r w:rsidRPr="00F1591B">
        <w:t xml:space="preserve">Pohl, E., </w:t>
      </w:r>
      <w:proofErr w:type="spellStart"/>
      <w:r w:rsidRPr="00F1591B">
        <w:t>Gromoll</w:t>
      </w:r>
      <w:proofErr w:type="spellEnd"/>
      <w:r w:rsidRPr="00F1591B">
        <w:t xml:space="preserve">, J., </w:t>
      </w:r>
      <w:proofErr w:type="spellStart"/>
      <w:r w:rsidRPr="00F1591B">
        <w:t>Wistuba</w:t>
      </w:r>
      <w:proofErr w:type="spellEnd"/>
      <w:r w:rsidRPr="00F1591B">
        <w:t xml:space="preserve">, J., &amp; </w:t>
      </w:r>
      <w:proofErr w:type="spellStart"/>
      <w:r w:rsidRPr="00F1591B">
        <w:t>Laurentino</w:t>
      </w:r>
      <w:proofErr w:type="spellEnd"/>
      <w:r w:rsidRPr="00F1591B">
        <w:t xml:space="preserve">, S. (2021). Healthy ageing and spermatogenesis. </w:t>
      </w:r>
      <w:r w:rsidRPr="00F1591B">
        <w:rPr>
          <w:i/>
          <w:iCs/>
        </w:rPr>
        <w:t>Reproduction</w:t>
      </w:r>
      <w:r w:rsidRPr="00F1591B">
        <w:t xml:space="preserve">, </w:t>
      </w:r>
      <w:r w:rsidRPr="00F1591B">
        <w:rPr>
          <w:i/>
          <w:iCs/>
        </w:rPr>
        <w:t>161</w:t>
      </w:r>
      <w:r w:rsidRPr="00F1591B">
        <w:t>(4), R89–R101.</w:t>
      </w:r>
    </w:p>
    <w:p w14:paraId="5A700941" w14:textId="77777777" w:rsidR="00F1591B" w:rsidRPr="00F1591B" w:rsidRDefault="00F1591B" w:rsidP="00F1591B">
      <w:pPr>
        <w:pStyle w:val="Bibliography"/>
      </w:pPr>
      <w:r w:rsidRPr="00F1591B">
        <w:t xml:space="preserve">Price, D. K., &amp; Hansen, T. F. (1998). How Does Offspring Quality Change with Age in Male Drosophila Melanogaster? </w:t>
      </w:r>
      <w:proofErr w:type="spellStart"/>
      <w:r w:rsidRPr="00F1591B">
        <w:rPr>
          <w:i/>
          <w:iCs/>
        </w:rPr>
        <w:t>Behavior</w:t>
      </w:r>
      <w:proofErr w:type="spellEnd"/>
      <w:r w:rsidRPr="00F1591B">
        <w:rPr>
          <w:i/>
          <w:iCs/>
        </w:rPr>
        <w:t xml:space="preserve"> Genetics</w:t>
      </w:r>
      <w:r w:rsidRPr="00F1591B">
        <w:t xml:space="preserve">, </w:t>
      </w:r>
      <w:r w:rsidRPr="00F1591B">
        <w:rPr>
          <w:i/>
          <w:iCs/>
        </w:rPr>
        <w:t>28</w:t>
      </w:r>
      <w:r w:rsidRPr="00F1591B">
        <w:t>(5), 395–402. https://doi.org/10.1023/A:1021677804038</w:t>
      </w:r>
    </w:p>
    <w:p w14:paraId="171FF57B" w14:textId="77777777" w:rsidR="00F1591B" w:rsidRPr="00F1591B" w:rsidRDefault="00F1591B" w:rsidP="00F1591B">
      <w:pPr>
        <w:pStyle w:val="Bibliography"/>
      </w:pPr>
      <w:r w:rsidRPr="00F1591B">
        <w:t xml:space="preserve">Priest, N. K., </w:t>
      </w:r>
      <w:proofErr w:type="spellStart"/>
      <w:r w:rsidRPr="00F1591B">
        <w:t>Mackowiak</w:t>
      </w:r>
      <w:proofErr w:type="spellEnd"/>
      <w:r w:rsidRPr="00F1591B">
        <w:t xml:space="preserve">, B., &amp; </w:t>
      </w:r>
      <w:proofErr w:type="spellStart"/>
      <w:r w:rsidRPr="00F1591B">
        <w:t>Promislow</w:t>
      </w:r>
      <w:proofErr w:type="spellEnd"/>
      <w:r w:rsidRPr="00F1591B">
        <w:t xml:space="preserve">, D. E. L. (2002). THE ROLE OF PARENTAL AGE EFFECTS ON THE EVOLUTION OF AGING. </w:t>
      </w:r>
      <w:r w:rsidRPr="00F1591B">
        <w:rPr>
          <w:i/>
          <w:iCs/>
        </w:rPr>
        <w:t>Evolution</w:t>
      </w:r>
      <w:r w:rsidRPr="00F1591B">
        <w:t xml:space="preserve">, </w:t>
      </w:r>
      <w:r w:rsidRPr="00F1591B">
        <w:rPr>
          <w:i/>
          <w:iCs/>
        </w:rPr>
        <w:t>56</w:t>
      </w:r>
      <w:r w:rsidRPr="00F1591B">
        <w:t>(5), 927–935. https://doi.org/10.1111/j.0014-3820.2002.tb01405.x</w:t>
      </w:r>
    </w:p>
    <w:p w14:paraId="4019349E" w14:textId="77777777" w:rsidR="00F1591B" w:rsidRPr="00F1591B" w:rsidRDefault="00F1591B" w:rsidP="00F1591B">
      <w:pPr>
        <w:pStyle w:val="Bibliography"/>
      </w:pPr>
      <w:r w:rsidRPr="00F1591B">
        <w:t xml:space="preserve">R Core Team. (2022). </w:t>
      </w:r>
      <w:r w:rsidRPr="00F1591B">
        <w:rPr>
          <w:i/>
          <w:iCs/>
        </w:rPr>
        <w:t>R: A Language and Environment for Statistical Computing</w:t>
      </w:r>
      <w:r w:rsidRPr="00F1591B">
        <w:t>. R Foundation for Statistical Computing. https://www.R-project.org/</w:t>
      </w:r>
    </w:p>
    <w:p w14:paraId="22046F70" w14:textId="77777777" w:rsidR="00F1591B" w:rsidRPr="00F1591B" w:rsidRDefault="00F1591B" w:rsidP="00F1591B">
      <w:pPr>
        <w:pStyle w:val="Bibliography"/>
      </w:pPr>
      <w:proofErr w:type="spellStart"/>
      <w:r w:rsidRPr="00F1591B">
        <w:t>Råberg</w:t>
      </w:r>
      <w:proofErr w:type="spellEnd"/>
      <w:r w:rsidRPr="00F1591B">
        <w:t xml:space="preserve">, L., Nilsson, J.-Å., </w:t>
      </w:r>
      <w:proofErr w:type="spellStart"/>
      <w:r w:rsidRPr="00F1591B">
        <w:t>Ilmonen</w:t>
      </w:r>
      <w:proofErr w:type="spellEnd"/>
      <w:r w:rsidRPr="00F1591B">
        <w:t xml:space="preserve">, P., </w:t>
      </w:r>
      <w:proofErr w:type="spellStart"/>
      <w:r w:rsidRPr="00F1591B">
        <w:t>Stjernman</w:t>
      </w:r>
      <w:proofErr w:type="spellEnd"/>
      <w:r w:rsidRPr="00F1591B">
        <w:t xml:space="preserve">, M., &amp; </w:t>
      </w:r>
      <w:proofErr w:type="spellStart"/>
      <w:r w:rsidRPr="00F1591B">
        <w:t>Hasselquist</w:t>
      </w:r>
      <w:proofErr w:type="spellEnd"/>
      <w:r w:rsidRPr="00F1591B">
        <w:t xml:space="preserve">, D. (2000). The cost of an immune response: Vaccination reduces parental effort. </w:t>
      </w:r>
      <w:r w:rsidRPr="00F1591B">
        <w:rPr>
          <w:i/>
          <w:iCs/>
        </w:rPr>
        <w:t>Ecology Letters</w:t>
      </w:r>
      <w:r w:rsidRPr="00F1591B">
        <w:t xml:space="preserve">, </w:t>
      </w:r>
      <w:r w:rsidRPr="00F1591B">
        <w:rPr>
          <w:i/>
          <w:iCs/>
        </w:rPr>
        <w:t>3</w:t>
      </w:r>
      <w:r w:rsidRPr="00F1591B">
        <w:t>(5), 382–386. https://doi.org/10.1046/j.1461-0248.2000.00154.x</w:t>
      </w:r>
    </w:p>
    <w:p w14:paraId="1F33CD98" w14:textId="77777777" w:rsidR="00F1591B" w:rsidRPr="00F1591B" w:rsidRDefault="00F1591B" w:rsidP="00F1591B">
      <w:pPr>
        <w:pStyle w:val="Bibliography"/>
      </w:pPr>
      <w:r w:rsidRPr="00F1591B">
        <w:t xml:space="preserve">Reichert, S., Berger, V., Jackson, J., Chapman, S. N., </w:t>
      </w:r>
      <w:proofErr w:type="spellStart"/>
      <w:r w:rsidRPr="00F1591B">
        <w:t>Htut</w:t>
      </w:r>
      <w:proofErr w:type="spellEnd"/>
      <w:r w:rsidRPr="00F1591B">
        <w:t xml:space="preserve">, W., Mar, K. U., &amp; </w:t>
      </w:r>
      <w:proofErr w:type="spellStart"/>
      <w:r w:rsidRPr="00F1591B">
        <w:t>Lummaa</w:t>
      </w:r>
      <w:proofErr w:type="spellEnd"/>
      <w:r w:rsidRPr="00F1591B">
        <w:t xml:space="preserve">, V. (2020). Maternal age at birth shapes offspring life-history trajectory across generations in long-lived Asian elephants. </w:t>
      </w:r>
      <w:r w:rsidRPr="00F1591B">
        <w:rPr>
          <w:i/>
          <w:iCs/>
        </w:rPr>
        <w:t>Journal of Animal Ecology</w:t>
      </w:r>
      <w:r w:rsidRPr="00F1591B">
        <w:t xml:space="preserve">, </w:t>
      </w:r>
      <w:r w:rsidRPr="00F1591B">
        <w:rPr>
          <w:i/>
          <w:iCs/>
        </w:rPr>
        <w:t>89</w:t>
      </w:r>
      <w:r w:rsidRPr="00F1591B">
        <w:t>(4), 996–1007. https://doi.org/10.1111/1365-2656.13049</w:t>
      </w:r>
    </w:p>
    <w:p w14:paraId="2162F2A6" w14:textId="77777777" w:rsidR="00F1591B" w:rsidRPr="00F1591B" w:rsidRDefault="00F1591B" w:rsidP="00F1591B">
      <w:pPr>
        <w:pStyle w:val="Bibliography"/>
      </w:pPr>
      <w:proofErr w:type="spellStart"/>
      <w:r w:rsidRPr="00F1591B">
        <w:t>Rödel</w:t>
      </w:r>
      <w:proofErr w:type="spellEnd"/>
      <w:r w:rsidRPr="00F1591B">
        <w:t xml:space="preserve">, H. G., Von Holst, D., &amp; Kraus, C. (2009). Family legacies: Short- and long-term fitness consequences of early-life conditions in female European rabbits. </w:t>
      </w:r>
      <w:r w:rsidRPr="00F1591B">
        <w:rPr>
          <w:i/>
          <w:iCs/>
        </w:rPr>
        <w:t>Journal of Animal Ecology</w:t>
      </w:r>
      <w:r w:rsidRPr="00F1591B">
        <w:t xml:space="preserve">, </w:t>
      </w:r>
      <w:r w:rsidRPr="00F1591B">
        <w:rPr>
          <w:i/>
          <w:iCs/>
        </w:rPr>
        <w:t>78</w:t>
      </w:r>
      <w:r w:rsidRPr="00F1591B">
        <w:t>(4), 789–797. https://doi.org/10.1111/j.1365-2656.2009.01537.x</w:t>
      </w:r>
    </w:p>
    <w:p w14:paraId="6C038725" w14:textId="77777777" w:rsidR="00F1591B" w:rsidRPr="00F1591B" w:rsidRDefault="00F1591B" w:rsidP="00F1591B">
      <w:pPr>
        <w:pStyle w:val="Bibliography"/>
      </w:pPr>
      <w:proofErr w:type="spellStart"/>
      <w:r w:rsidRPr="00F1591B">
        <w:rPr>
          <w:lang w:val="nl-NL"/>
        </w:rPr>
        <w:lastRenderedPageBreak/>
        <w:t>Schroeder</w:t>
      </w:r>
      <w:proofErr w:type="spellEnd"/>
      <w:r w:rsidRPr="00F1591B">
        <w:rPr>
          <w:lang w:val="nl-NL"/>
        </w:rPr>
        <w:t xml:space="preserve">, J., </w:t>
      </w:r>
      <w:proofErr w:type="spellStart"/>
      <w:r w:rsidRPr="00F1591B">
        <w:rPr>
          <w:lang w:val="nl-NL"/>
        </w:rPr>
        <w:t>Nakagawa</w:t>
      </w:r>
      <w:proofErr w:type="spellEnd"/>
      <w:r w:rsidRPr="00F1591B">
        <w:rPr>
          <w:lang w:val="nl-NL"/>
        </w:rPr>
        <w:t xml:space="preserve">, S., Rees, M., </w:t>
      </w:r>
      <w:proofErr w:type="spellStart"/>
      <w:r w:rsidRPr="00F1591B">
        <w:rPr>
          <w:lang w:val="nl-NL"/>
        </w:rPr>
        <w:t>Mannarelli</w:t>
      </w:r>
      <w:proofErr w:type="spellEnd"/>
      <w:r w:rsidRPr="00F1591B">
        <w:rPr>
          <w:lang w:val="nl-NL"/>
        </w:rPr>
        <w:t xml:space="preserve">, M.-E., &amp; Burke, T. (2015). </w:t>
      </w:r>
      <w:r w:rsidRPr="00F1591B">
        <w:t xml:space="preserve">Reduced fitness in progeny from old parents in a natural population. </w:t>
      </w:r>
      <w:r w:rsidRPr="00F1591B">
        <w:rPr>
          <w:i/>
          <w:iCs/>
        </w:rPr>
        <w:t>Proceedings of the National Academy of Sciences</w:t>
      </w:r>
      <w:r w:rsidRPr="00F1591B">
        <w:t xml:space="preserve">, </w:t>
      </w:r>
      <w:r w:rsidRPr="00F1591B">
        <w:rPr>
          <w:i/>
          <w:iCs/>
        </w:rPr>
        <w:t>112</w:t>
      </w:r>
      <w:r w:rsidRPr="00F1591B">
        <w:t>(13), 4021–4025. https://doi.org/10.1073/pnas.1422715112</w:t>
      </w:r>
    </w:p>
    <w:p w14:paraId="5E648329" w14:textId="77777777" w:rsidR="00F1591B" w:rsidRPr="00F1591B" w:rsidRDefault="00F1591B" w:rsidP="00F1591B">
      <w:pPr>
        <w:pStyle w:val="Bibliography"/>
      </w:pPr>
      <w:r w:rsidRPr="00F1591B">
        <w:rPr>
          <w:lang w:val="nl-NL"/>
        </w:rPr>
        <w:t xml:space="preserve">Sparks, A. M., Hammers, M., </w:t>
      </w:r>
      <w:proofErr w:type="spellStart"/>
      <w:r w:rsidRPr="00F1591B">
        <w:rPr>
          <w:lang w:val="nl-NL"/>
        </w:rPr>
        <w:t>Komdeur</w:t>
      </w:r>
      <w:proofErr w:type="spellEnd"/>
      <w:r w:rsidRPr="00F1591B">
        <w:rPr>
          <w:lang w:val="nl-NL"/>
        </w:rPr>
        <w:t xml:space="preserve">, J., Burke, T., </w:t>
      </w:r>
      <w:proofErr w:type="spellStart"/>
      <w:r w:rsidRPr="00F1591B">
        <w:rPr>
          <w:lang w:val="nl-NL"/>
        </w:rPr>
        <w:t>Richardson</w:t>
      </w:r>
      <w:proofErr w:type="spellEnd"/>
      <w:r w:rsidRPr="00F1591B">
        <w:rPr>
          <w:lang w:val="nl-NL"/>
        </w:rPr>
        <w:t xml:space="preserve">, D. S., &amp; </w:t>
      </w:r>
      <w:proofErr w:type="spellStart"/>
      <w:r w:rsidRPr="00F1591B">
        <w:rPr>
          <w:lang w:val="nl-NL"/>
        </w:rPr>
        <w:t>Dugdale</w:t>
      </w:r>
      <w:proofErr w:type="spellEnd"/>
      <w:r w:rsidRPr="00F1591B">
        <w:rPr>
          <w:lang w:val="nl-NL"/>
        </w:rPr>
        <w:t xml:space="preserve">, H. L. (2022). </w:t>
      </w:r>
      <w:r w:rsidRPr="00F1591B">
        <w:t xml:space="preserve">Sex-dependent effects of parental age on offspring fitness in a cooperatively breeding bird. </w:t>
      </w:r>
      <w:r w:rsidRPr="00F1591B">
        <w:rPr>
          <w:i/>
          <w:iCs/>
        </w:rPr>
        <w:t>Evolution Letters</w:t>
      </w:r>
      <w:r w:rsidRPr="00F1591B">
        <w:t xml:space="preserve">, </w:t>
      </w:r>
      <w:r w:rsidRPr="00F1591B">
        <w:rPr>
          <w:i/>
          <w:iCs/>
        </w:rPr>
        <w:t>6</w:t>
      </w:r>
      <w:r w:rsidRPr="00F1591B">
        <w:t>(6), 438–449. https://doi.org/10.1002/evl3.300</w:t>
      </w:r>
    </w:p>
    <w:p w14:paraId="5108AB50" w14:textId="77777777" w:rsidR="00F1591B" w:rsidRPr="00F1591B" w:rsidRDefault="00F1591B" w:rsidP="00F1591B">
      <w:pPr>
        <w:pStyle w:val="Bibliography"/>
      </w:pPr>
      <w:r w:rsidRPr="00F1591B">
        <w:t xml:space="preserve">van den Heuvel, J., English, S., &amp; </w:t>
      </w:r>
      <w:proofErr w:type="spellStart"/>
      <w:r w:rsidRPr="00F1591B">
        <w:t>Uller</w:t>
      </w:r>
      <w:proofErr w:type="spellEnd"/>
      <w:r w:rsidRPr="00F1591B">
        <w:t xml:space="preserve">, T. (2016). Disposable Soma Theory and the Evolution of Maternal Effects on Ageing. </w:t>
      </w:r>
      <w:r w:rsidRPr="00F1591B">
        <w:rPr>
          <w:i/>
          <w:iCs/>
        </w:rPr>
        <w:t>PLOS ONE</w:t>
      </w:r>
      <w:r w:rsidRPr="00F1591B">
        <w:t xml:space="preserve">, </w:t>
      </w:r>
      <w:r w:rsidRPr="00F1591B">
        <w:rPr>
          <w:i/>
          <w:iCs/>
        </w:rPr>
        <w:t>11</w:t>
      </w:r>
      <w:r w:rsidRPr="00F1591B">
        <w:t>(1), e0145544. https://doi.org/10.1371/journal.pone.0145544</w:t>
      </w:r>
    </w:p>
    <w:p w14:paraId="54A0F9B9" w14:textId="77777777" w:rsidR="00F1591B" w:rsidRPr="00F1591B" w:rsidRDefault="00F1591B" w:rsidP="00F1591B">
      <w:pPr>
        <w:pStyle w:val="Bibliography"/>
      </w:pPr>
      <w:r w:rsidRPr="00F1591B">
        <w:t xml:space="preserve">Wickham, H., </w:t>
      </w:r>
      <w:proofErr w:type="spellStart"/>
      <w:r w:rsidRPr="00F1591B">
        <w:t>Averick</w:t>
      </w:r>
      <w:proofErr w:type="spellEnd"/>
      <w:r w:rsidRPr="00F1591B">
        <w:t xml:space="preserve">, M., Bryan, J., Chang, W., McGowan, L., François, R., </w:t>
      </w:r>
      <w:proofErr w:type="spellStart"/>
      <w:r w:rsidRPr="00F1591B">
        <w:t>Grolemund</w:t>
      </w:r>
      <w:proofErr w:type="spellEnd"/>
      <w:r w:rsidRPr="00F1591B">
        <w:t xml:space="preserve">, G., Hayes, A., Henry, L., Hester, J., Kuhn, M., Pedersen, T., Miller, E., Bache, S., Müller, K., </w:t>
      </w:r>
      <w:proofErr w:type="spellStart"/>
      <w:r w:rsidRPr="00F1591B">
        <w:t>Ooms</w:t>
      </w:r>
      <w:proofErr w:type="spellEnd"/>
      <w:r w:rsidRPr="00F1591B">
        <w:t xml:space="preserve">, J., Robinson, D., Seidel, D., </w:t>
      </w:r>
      <w:proofErr w:type="spellStart"/>
      <w:r w:rsidRPr="00F1591B">
        <w:t>Spinu</w:t>
      </w:r>
      <w:proofErr w:type="spellEnd"/>
      <w:r w:rsidRPr="00F1591B">
        <w:t xml:space="preserve">, V., … </w:t>
      </w:r>
      <w:proofErr w:type="spellStart"/>
      <w:r w:rsidRPr="00F1591B">
        <w:t>Yutani</w:t>
      </w:r>
      <w:proofErr w:type="spellEnd"/>
      <w:r w:rsidRPr="00F1591B">
        <w:t xml:space="preserve">, H. (2019). Welcome to the </w:t>
      </w:r>
      <w:proofErr w:type="spellStart"/>
      <w:r w:rsidRPr="00F1591B">
        <w:t>tidyverse</w:t>
      </w:r>
      <w:proofErr w:type="spellEnd"/>
      <w:r w:rsidRPr="00F1591B">
        <w:t xml:space="preserve">. </w:t>
      </w:r>
      <w:r w:rsidRPr="00F1591B">
        <w:rPr>
          <w:i/>
          <w:iCs/>
        </w:rPr>
        <w:t xml:space="preserve">J. Open Source </w:t>
      </w:r>
      <w:proofErr w:type="spellStart"/>
      <w:r w:rsidRPr="00F1591B">
        <w:rPr>
          <w:i/>
          <w:iCs/>
        </w:rPr>
        <w:t>Softw</w:t>
      </w:r>
      <w:proofErr w:type="spellEnd"/>
      <w:r w:rsidRPr="00F1591B">
        <w:rPr>
          <w:i/>
          <w:iCs/>
        </w:rPr>
        <w:t>.</w:t>
      </w:r>
      <w:r w:rsidRPr="00F1591B">
        <w:t xml:space="preserve">, </w:t>
      </w:r>
      <w:r w:rsidRPr="00F1591B">
        <w:rPr>
          <w:i/>
          <w:iCs/>
        </w:rPr>
        <w:t>4</w:t>
      </w:r>
      <w:r w:rsidRPr="00F1591B">
        <w:t>(43), 1686. https://doi.org/10.21105/joss.01686</w:t>
      </w:r>
    </w:p>
    <w:p w14:paraId="3E9909FF" w14:textId="77777777" w:rsidR="00F1591B" w:rsidRPr="00F1591B" w:rsidRDefault="00F1591B" w:rsidP="00F1591B">
      <w:pPr>
        <w:pStyle w:val="Bibliography"/>
      </w:pPr>
      <w:r w:rsidRPr="00F1591B">
        <w:t xml:space="preserve">Wilke, C. O. (2020). </w:t>
      </w:r>
      <w:proofErr w:type="spellStart"/>
      <w:r w:rsidRPr="00F1591B">
        <w:rPr>
          <w:i/>
          <w:iCs/>
        </w:rPr>
        <w:t>cowplot</w:t>
      </w:r>
      <w:proofErr w:type="spellEnd"/>
      <w:r w:rsidRPr="00F1591B">
        <w:rPr>
          <w:i/>
          <w:iCs/>
        </w:rPr>
        <w:t>: Streamlined Plot Theme and Plot Annotations for ‘ggplot2’</w:t>
      </w:r>
      <w:r w:rsidRPr="00F1591B">
        <w:t xml:space="preserve"> (R package version 1.1.1). https://CRAN.R-project.org/package=cowplot</w:t>
      </w:r>
    </w:p>
    <w:p w14:paraId="102142AC" w14:textId="77777777" w:rsidR="00F1591B" w:rsidRPr="00F1591B" w:rsidRDefault="00F1591B" w:rsidP="00F1591B">
      <w:pPr>
        <w:pStyle w:val="Bibliography"/>
      </w:pPr>
      <w:r w:rsidRPr="00F1591B">
        <w:t xml:space="preserve">Wood, S. N. (2011). Fast stable restricted maximum likelihood and marginal likelihood estimation of semiparametric generalized linear models. </w:t>
      </w:r>
      <w:r w:rsidRPr="00F1591B">
        <w:rPr>
          <w:i/>
          <w:iCs/>
        </w:rPr>
        <w:t>Journal of the Royal Statistical Society (B)</w:t>
      </w:r>
      <w:r w:rsidRPr="00F1591B">
        <w:t xml:space="preserve">, </w:t>
      </w:r>
      <w:r w:rsidRPr="00F1591B">
        <w:rPr>
          <w:i/>
          <w:iCs/>
        </w:rPr>
        <w:t>73</w:t>
      </w:r>
      <w:r w:rsidRPr="00F1591B">
        <w:t>(1), 3–36.</w:t>
      </w:r>
    </w:p>
    <w:p w14:paraId="67077B73" w14:textId="77777777" w:rsidR="00F1591B" w:rsidRPr="00F1591B" w:rsidRDefault="00F1591B" w:rsidP="00F1591B">
      <w:pPr>
        <w:pStyle w:val="Bibliography"/>
      </w:pPr>
      <w:proofErr w:type="spellStart"/>
      <w:r w:rsidRPr="00F1591B">
        <w:t>Yılmaz</w:t>
      </w:r>
      <w:proofErr w:type="spellEnd"/>
      <w:r w:rsidRPr="00F1591B">
        <w:t xml:space="preserve">, M., </w:t>
      </w:r>
      <w:proofErr w:type="spellStart"/>
      <w:r w:rsidRPr="00F1591B">
        <w:t>Özsoy</w:t>
      </w:r>
      <w:proofErr w:type="spellEnd"/>
      <w:r w:rsidRPr="00F1591B">
        <w:t xml:space="preserve">, E. D., &amp; </w:t>
      </w:r>
      <w:proofErr w:type="spellStart"/>
      <w:r w:rsidRPr="00F1591B">
        <w:t>Bozcuk</w:t>
      </w:r>
      <w:proofErr w:type="spellEnd"/>
      <w:r w:rsidRPr="00F1591B">
        <w:t xml:space="preserve">, A. N. (2008). Maternal age effects on longevity in Drosophila melanogaster populations of different origin. </w:t>
      </w:r>
      <w:r w:rsidRPr="00F1591B">
        <w:rPr>
          <w:i/>
          <w:iCs/>
        </w:rPr>
        <w:t>Biogerontology</w:t>
      </w:r>
      <w:r w:rsidRPr="00F1591B">
        <w:t xml:space="preserve">, </w:t>
      </w:r>
      <w:r w:rsidRPr="00F1591B">
        <w:rPr>
          <w:i/>
          <w:iCs/>
        </w:rPr>
        <w:t>9</w:t>
      </w:r>
      <w:r w:rsidRPr="00F1591B">
        <w:t>(3), 163–168. https://doi.org/10.1007/s10522-008-9125-y</w:t>
      </w:r>
    </w:p>
    <w:p w14:paraId="2517E91C" w14:textId="77777777" w:rsidR="00F1591B" w:rsidRPr="00F1591B" w:rsidRDefault="00F1591B" w:rsidP="00F1591B">
      <w:pPr>
        <w:pStyle w:val="Bibliography"/>
      </w:pPr>
      <w:proofErr w:type="spellStart"/>
      <w:r w:rsidRPr="00F1591B">
        <w:t>Ziyue</w:t>
      </w:r>
      <w:proofErr w:type="spellEnd"/>
      <w:r w:rsidRPr="00F1591B">
        <w:t xml:space="preserve"> Gao, Priya </w:t>
      </w:r>
      <w:proofErr w:type="spellStart"/>
      <w:r w:rsidRPr="00F1591B">
        <w:t>Moorjani</w:t>
      </w:r>
      <w:proofErr w:type="spellEnd"/>
      <w:r w:rsidRPr="00F1591B">
        <w:t xml:space="preserve">, Thomas </w:t>
      </w:r>
      <w:proofErr w:type="spellStart"/>
      <w:r w:rsidRPr="00F1591B">
        <w:t>Sasani</w:t>
      </w:r>
      <w:proofErr w:type="spellEnd"/>
      <w:r w:rsidRPr="00F1591B">
        <w:t xml:space="preserve">, Brent Pedersen, Aaron Quinlan, Lynn </w:t>
      </w:r>
      <w:proofErr w:type="spellStart"/>
      <w:r w:rsidRPr="00F1591B">
        <w:t>Jorde</w:t>
      </w:r>
      <w:proofErr w:type="spellEnd"/>
      <w:r w:rsidRPr="00F1591B">
        <w:t xml:space="preserve">, Guy </w:t>
      </w:r>
      <w:proofErr w:type="spellStart"/>
      <w:r w:rsidRPr="00F1591B">
        <w:t>Amster</w:t>
      </w:r>
      <w:proofErr w:type="spellEnd"/>
      <w:r w:rsidRPr="00F1591B">
        <w:t xml:space="preserve">, &amp; Molly </w:t>
      </w:r>
      <w:proofErr w:type="spellStart"/>
      <w:r w:rsidRPr="00F1591B">
        <w:t>Przeworski</w:t>
      </w:r>
      <w:proofErr w:type="spellEnd"/>
      <w:r w:rsidRPr="00F1591B">
        <w:t xml:space="preserve">. (2018). Overlooked roles of DNA damage and </w:t>
      </w:r>
      <w:r w:rsidRPr="00F1591B">
        <w:lastRenderedPageBreak/>
        <w:t xml:space="preserve">maternal age in generating human germline mutations. </w:t>
      </w:r>
      <w:proofErr w:type="spellStart"/>
      <w:r w:rsidRPr="00F1591B">
        <w:rPr>
          <w:i/>
          <w:iCs/>
        </w:rPr>
        <w:t>BioRxiv</w:t>
      </w:r>
      <w:proofErr w:type="spellEnd"/>
      <w:r w:rsidRPr="00F1591B">
        <w:t>, 327098. https://doi.org/10.1101/327098</w:t>
      </w:r>
    </w:p>
    <w:p w14:paraId="45106350" w14:textId="47911A64" w:rsidR="006F21D6" w:rsidRDefault="00F1591B">
      <w:pPr>
        <w:rPr>
          <w:b/>
          <w:bCs/>
        </w:rPr>
      </w:pPr>
      <w:r>
        <w:rPr>
          <w:b/>
          <w:bCs/>
        </w:rPr>
        <w:fldChar w:fldCharType="end"/>
      </w:r>
      <w:r w:rsidR="006F21D6">
        <w:rPr>
          <w:b/>
          <w:bCs/>
        </w:rPr>
        <w:br w:type="page"/>
      </w:r>
    </w:p>
    <w:p w14:paraId="0B3A0224" w14:textId="6A810C50" w:rsidR="00F65182" w:rsidRDefault="003119D0" w:rsidP="00AA35B8">
      <w:pPr>
        <w:rPr>
          <w:b/>
          <w:bCs/>
        </w:rPr>
      </w:pPr>
      <w:r>
        <w:rPr>
          <w:noProof/>
        </w:rPr>
        <w:lastRenderedPageBreak/>
        <mc:AlternateContent>
          <mc:Choice Requires="wps">
            <w:drawing>
              <wp:anchor distT="0" distB="0" distL="114300" distR="114300" simplePos="0" relativeHeight="251676672" behindDoc="0" locked="0" layoutInCell="1" allowOverlap="1" wp14:anchorId="69867D75" wp14:editId="5C38A242">
                <wp:simplePos x="0" y="0"/>
                <wp:positionH relativeFrom="column">
                  <wp:posOffset>47760</wp:posOffset>
                </wp:positionH>
                <wp:positionV relativeFrom="paragraph">
                  <wp:posOffset>8327228</wp:posOffset>
                </wp:positionV>
                <wp:extent cx="5731510" cy="635"/>
                <wp:effectExtent l="0" t="0" r="0" b="12065"/>
                <wp:wrapSquare wrapText="bothSides"/>
                <wp:docPr id="32771973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789983C" w14:textId="6F1B8957" w:rsidR="00E22C6F" w:rsidRPr="00681902" w:rsidRDefault="00E22C6F" w:rsidP="00E22C6F">
                            <w:pPr>
                              <w:pStyle w:val="Caption"/>
                              <w:rPr>
                                <w:noProof/>
                              </w:rPr>
                            </w:pPr>
                            <w:r>
                              <w:t>Figure S</w:t>
                            </w:r>
                            <w:r w:rsidR="003119D0">
                              <w:t>2</w:t>
                            </w:r>
                            <w:r>
                              <w:t xml:space="preserve">: Offspring lifespan over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xml:space="preserve">.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67D75" id="_x0000_s1039" type="#_x0000_t202" style="position:absolute;margin-left:3.75pt;margin-top:655.7pt;width:451.3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lYbh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" stroked="f">
                <v:textbox style="mso-fit-shape-to-text:t" inset="0,0,0,0">
                  <w:txbxContent>
                    <w:p w14:paraId="7789983C" w14:textId="6F1B8957" w:rsidR="00E22C6F" w:rsidRPr="00681902" w:rsidRDefault="00E22C6F" w:rsidP="00E22C6F">
                      <w:pPr>
                        <w:pStyle w:val="Caption"/>
                        <w:rPr>
                          <w:noProof/>
                        </w:rPr>
                      </w:pPr>
                      <w:r>
                        <w:t>Figure S</w:t>
                      </w:r>
                      <w:r w:rsidR="003119D0">
                        <w:t>2</w:t>
                      </w:r>
                      <w:r>
                        <w:t xml:space="preserve">: Offspring lifespan over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xml:space="preserve">. Confidence bands show the range and lines the mean across ten replicate simulations.   </w:t>
                      </w:r>
                    </w:p>
                  </w:txbxContent>
                </v:textbox>
                <w10:wrap type="square"/>
              </v:shape>
            </w:pict>
          </mc:Fallback>
        </mc:AlternateContent>
      </w:r>
      <w:r w:rsidR="00E22C6F">
        <w:rPr>
          <w:b/>
          <w:bCs/>
          <w:noProof/>
        </w:rPr>
        <w:drawing>
          <wp:anchor distT="0" distB="0" distL="114300" distR="114300" simplePos="0" relativeHeight="251668480" behindDoc="0" locked="0" layoutInCell="1" allowOverlap="1" wp14:anchorId="05396961" wp14:editId="4A0D1A1B">
            <wp:simplePos x="0" y="0"/>
            <wp:positionH relativeFrom="margin">
              <wp:posOffset>0</wp:posOffset>
            </wp:positionH>
            <wp:positionV relativeFrom="margin">
              <wp:posOffset>4448026</wp:posOffset>
            </wp:positionV>
            <wp:extent cx="5731510" cy="3820795"/>
            <wp:effectExtent l="0" t="0" r="0" b="1905"/>
            <wp:wrapSquare wrapText="bothSides"/>
            <wp:docPr id="20969436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943606" name="Picture 2096943606"/>
                    <pic:cNvPicPr/>
                  </pic:nvPicPr>
                  <pic:blipFill>
                    <a:blip r:embed="rId21">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22C6F">
        <w:rPr>
          <w:noProof/>
        </w:rPr>
        <mc:AlternateContent>
          <mc:Choice Requires="wps">
            <w:drawing>
              <wp:anchor distT="0" distB="0" distL="114300" distR="114300" simplePos="0" relativeHeight="251674624" behindDoc="0" locked="0" layoutInCell="1" allowOverlap="1" wp14:anchorId="786970AB" wp14:editId="4D24632E">
                <wp:simplePos x="0" y="0"/>
                <wp:positionH relativeFrom="column">
                  <wp:posOffset>0</wp:posOffset>
                </wp:positionH>
                <wp:positionV relativeFrom="paragraph">
                  <wp:posOffset>4061095</wp:posOffset>
                </wp:positionV>
                <wp:extent cx="5731510" cy="635"/>
                <wp:effectExtent l="0" t="0" r="0" b="12065"/>
                <wp:wrapSquare wrapText="bothSides"/>
                <wp:docPr id="154387524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933AF15" w14:textId="6D065EC9" w:rsidR="00C979DE" w:rsidRPr="00681902" w:rsidRDefault="00C979DE" w:rsidP="00C979DE">
                            <w:pPr>
                              <w:pStyle w:val="Caption"/>
                              <w:rPr>
                                <w:noProof/>
                              </w:rPr>
                            </w:pPr>
                            <w:r>
                              <w:t xml:space="preserve">Figure </w:t>
                            </w:r>
                            <w:r>
                              <w:t>S1</w:t>
                            </w:r>
                            <w:r>
                              <w:t>:</w:t>
                            </w:r>
                            <w:r>
                              <w:t xml:space="preserve"> Offspring lifespan over maternal age with differing mutation probabilities for the baseline scenario. </w:t>
                            </w:r>
                            <w:r>
                              <w:t xml:space="preserve">Confidence bands show the range and lines the mean across ten replicate simulations. </w:t>
                            </w:r>
                            <w:r>
                              <w:t xml:space="preserve">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6970AB" id="_x0000_s1040" type="#_x0000_t202" style="position:absolute;margin-left:0;margin-top:319.75pt;width:451.3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" stroked="f">
                <v:textbox style="mso-fit-shape-to-text:t" inset="0,0,0,0">
                  <w:txbxContent>
                    <w:p w14:paraId="6933AF15" w14:textId="6D065EC9" w:rsidR="00C979DE" w:rsidRPr="00681902" w:rsidRDefault="00C979DE" w:rsidP="00C979DE">
                      <w:pPr>
                        <w:pStyle w:val="Caption"/>
                        <w:rPr>
                          <w:noProof/>
                        </w:rPr>
                      </w:pPr>
                      <w:r>
                        <w:t xml:space="preserve">Figure </w:t>
                      </w:r>
                      <w:r>
                        <w:t>S1</w:t>
                      </w:r>
                      <w:r>
                        <w:t>:</w:t>
                      </w:r>
                      <w:r>
                        <w:t xml:space="preserve"> Offspring lifespan over maternal age with differing mutation probabilities for the baseline scenario. </w:t>
                      </w:r>
                      <w:r>
                        <w:t xml:space="preserve">Confidence bands show the range and lines the mean across ten replicate simulations. </w:t>
                      </w:r>
                      <w:r>
                        <w:t xml:space="preserve"> </w:t>
                      </w:r>
                      <w:r>
                        <w:t xml:space="preserve"> </w:t>
                      </w:r>
                    </w:p>
                  </w:txbxContent>
                </v:textbox>
                <w10:wrap type="square"/>
              </v:shape>
            </w:pict>
          </mc:Fallback>
        </mc:AlternateContent>
      </w:r>
      <w:r w:rsidR="00E22C6F">
        <w:rPr>
          <w:b/>
          <w:bCs/>
          <w:noProof/>
        </w:rPr>
        <w:drawing>
          <wp:anchor distT="0" distB="0" distL="114300" distR="114300" simplePos="0" relativeHeight="251667456" behindDoc="0" locked="0" layoutInCell="1" allowOverlap="1" wp14:anchorId="1F215DB7" wp14:editId="78B3FDBD">
            <wp:simplePos x="0" y="0"/>
            <wp:positionH relativeFrom="margin">
              <wp:posOffset>0</wp:posOffset>
            </wp:positionH>
            <wp:positionV relativeFrom="margin">
              <wp:posOffset>243111</wp:posOffset>
            </wp:positionV>
            <wp:extent cx="5731510" cy="3820795"/>
            <wp:effectExtent l="0" t="0" r="0" b="1905"/>
            <wp:wrapSquare wrapText="bothSides"/>
            <wp:docPr id="231920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20654" name="Picture 231920654"/>
                    <pic:cNvPicPr/>
                  </pic:nvPicPr>
                  <pic:blipFill>
                    <a:blip r:embed="rId22">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6F21D6">
        <w:rPr>
          <w:b/>
          <w:bCs/>
        </w:rPr>
        <w:t xml:space="preserve">Supplementary material </w:t>
      </w:r>
    </w:p>
    <w:p w14:paraId="18E3F482" w14:textId="6EC04F1B" w:rsidR="00976AC9" w:rsidRDefault="003810DC" w:rsidP="00AA35B8">
      <w:pPr>
        <w:rPr>
          <w:b/>
          <w:bCs/>
        </w:rPr>
      </w:pPr>
      <w:r>
        <w:rPr>
          <w:noProof/>
        </w:rPr>
        <w:lastRenderedPageBreak/>
        <mc:AlternateContent>
          <mc:Choice Requires="wps">
            <w:drawing>
              <wp:anchor distT="0" distB="0" distL="114300" distR="114300" simplePos="0" relativeHeight="251680768" behindDoc="0" locked="0" layoutInCell="1" allowOverlap="1" wp14:anchorId="1AAABDA4" wp14:editId="2F8E39FE">
                <wp:simplePos x="0" y="0"/>
                <wp:positionH relativeFrom="column">
                  <wp:posOffset>116205</wp:posOffset>
                </wp:positionH>
                <wp:positionV relativeFrom="paragraph">
                  <wp:posOffset>8327336</wp:posOffset>
                </wp:positionV>
                <wp:extent cx="5731510" cy="635"/>
                <wp:effectExtent l="0" t="0" r="0" b="12065"/>
                <wp:wrapSquare wrapText="bothSides"/>
                <wp:docPr id="178695315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1237C94" w14:textId="45FEA677" w:rsidR="003810DC" w:rsidRPr="00681902" w:rsidRDefault="003810DC" w:rsidP="003810DC">
                            <w:pPr>
                              <w:pStyle w:val="Caption"/>
                              <w:rPr>
                                <w:noProof/>
                              </w:rPr>
                            </w:pPr>
                            <w:r>
                              <w:t>Figure S</w:t>
                            </w:r>
                            <w:r w:rsidR="001D462D">
                              <w:t>4</w:t>
                            </w:r>
                            <w:r>
                              <w:t xml:space="preserve">: Offspring lifespan over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BDA4" id="_x0000_s1041" type="#_x0000_t202" style="position:absolute;margin-left:9.15pt;margin-top:655.7pt;width:451.3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" stroked="f">
                <v:textbox style="mso-fit-shape-to-text:t" inset="0,0,0,0">
                  <w:txbxContent>
                    <w:p w14:paraId="61237C94" w14:textId="45FEA677" w:rsidR="003810DC" w:rsidRPr="00681902" w:rsidRDefault="003810DC" w:rsidP="003810DC">
                      <w:pPr>
                        <w:pStyle w:val="Caption"/>
                        <w:rPr>
                          <w:noProof/>
                        </w:rPr>
                      </w:pPr>
                      <w:r>
                        <w:t>Figure S</w:t>
                      </w:r>
                      <w:r w:rsidR="001D462D">
                        <w:t>4</w:t>
                      </w:r>
                      <w:r>
                        <w:t xml:space="preserve">: Offspring lifespan over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v:textbox>
                <w10:wrap type="square"/>
              </v:shape>
            </w:pict>
          </mc:Fallback>
        </mc:AlternateContent>
      </w:r>
      <w:r>
        <w:rPr>
          <w:b/>
          <w:bCs/>
          <w:noProof/>
        </w:rPr>
        <w:drawing>
          <wp:anchor distT="0" distB="0" distL="114300" distR="114300" simplePos="0" relativeHeight="251669504" behindDoc="0" locked="0" layoutInCell="1" allowOverlap="1" wp14:anchorId="401A2FF1" wp14:editId="0DDCC184">
            <wp:simplePos x="0" y="0"/>
            <wp:positionH relativeFrom="margin">
              <wp:posOffset>46990</wp:posOffset>
            </wp:positionH>
            <wp:positionV relativeFrom="margin">
              <wp:posOffset>-17145</wp:posOffset>
            </wp:positionV>
            <wp:extent cx="5731510" cy="3820795"/>
            <wp:effectExtent l="0" t="0" r="0" b="1905"/>
            <wp:wrapSquare wrapText="bothSides"/>
            <wp:docPr id="260238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38254" name="Picture 260238254"/>
                    <pic:cNvPicPr/>
                  </pic:nvPicPr>
                  <pic:blipFill>
                    <a:blip r:embed="rId23">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b/>
          <w:bCs/>
          <w:noProof/>
        </w:rPr>
        <w:drawing>
          <wp:anchor distT="0" distB="0" distL="114300" distR="114300" simplePos="0" relativeHeight="251670528" behindDoc="0" locked="0" layoutInCell="1" allowOverlap="1" wp14:anchorId="4938E78E" wp14:editId="023C0261">
            <wp:simplePos x="0" y="0"/>
            <wp:positionH relativeFrom="margin">
              <wp:posOffset>-8255</wp:posOffset>
            </wp:positionH>
            <wp:positionV relativeFrom="margin">
              <wp:posOffset>4448810</wp:posOffset>
            </wp:positionV>
            <wp:extent cx="5731510" cy="3820795"/>
            <wp:effectExtent l="0" t="0" r="0" b="1905"/>
            <wp:wrapSquare wrapText="bothSides"/>
            <wp:docPr id="1317815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1514" name="Picture 131781514"/>
                    <pic:cNvPicPr/>
                  </pic:nvPicPr>
                  <pic:blipFill>
                    <a:blip r:embed="rId24">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32414">
        <w:rPr>
          <w:noProof/>
        </w:rPr>
        <mc:AlternateContent>
          <mc:Choice Requires="wps">
            <w:drawing>
              <wp:anchor distT="0" distB="0" distL="114300" distR="114300" simplePos="0" relativeHeight="251678720" behindDoc="0" locked="0" layoutInCell="1" allowOverlap="1" wp14:anchorId="466AE5B1" wp14:editId="309B053B">
                <wp:simplePos x="0" y="0"/>
                <wp:positionH relativeFrom="column">
                  <wp:posOffset>116353</wp:posOffset>
                </wp:positionH>
                <wp:positionV relativeFrom="paragraph">
                  <wp:posOffset>3842304</wp:posOffset>
                </wp:positionV>
                <wp:extent cx="5731510" cy="635"/>
                <wp:effectExtent l="0" t="0" r="0" b="12065"/>
                <wp:wrapSquare wrapText="bothSides"/>
                <wp:docPr id="43793130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A6A8F15" w14:textId="51C9D648" w:rsidR="00E32414" w:rsidRPr="00681902" w:rsidRDefault="00E32414" w:rsidP="00E32414">
                            <w:pPr>
                              <w:pStyle w:val="Caption"/>
                              <w:rPr>
                                <w:noProof/>
                              </w:rPr>
                            </w:pPr>
                            <w:r>
                              <w:t>Figure S</w:t>
                            </w:r>
                            <w:r>
                              <w:t>3</w:t>
                            </w:r>
                            <w:r>
                              <w:t>: Offspring lifespan over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6AE5B1" id="_x0000_s1042" type="#_x0000_t202" style="position:absolute;margin-left:9.15pt;margin-top:302.55pt;width:451.3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" stroked="f">
                <v:textbox style="mso-fit-shape-to-text:t" inset="0,0,0,0">
                  <w:txbxContent>
                    <w:p w14:paraId="4A6A8F15" w14:textId="51C9D648" w:rsidR="00E32414" w:rsidRPr="00681902" w:rsidRDefault="00E32414" w:rsidP="00E32414">
                      <w:pPr>
                        <w:pStyle w:val="Caption"/>
                        <w:rPr>
                          <w:noProof/>
                        </w:rPr>
                      </w:pPr>
                      <w:r>
                        <w:t>Figure S</w:t>
                      </w:r>
                      <w:r>
                        <w:t>3</w:t>
                      </w:r>
                      <w:r>
                        <w:t>: Offspring lifespan over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v:textbox>
                <w10:wrap type="square"/>
              </v:shape>
            </w:pict>
          </mc:Fallback>
        </mc:AlternateContent>
      </w:r>
    </w:p>
    <w:p w14:paraId="13816EB5" w14:textId="1DE44ADA" w:rsidR="006D2FC3" w:rsidRDefault="00A95FF4" w:rsidP="00AA35B8">
      <w:pPr>
        <w:rPr>
          <w:b/>
          <w:bCs/>
        </w:rPr>
      </w:pPr>
      <w:r>
        <w:rPr>
          <w:b/>
          <w:bCs/>
          <w:noProof/>
        </w:rPr>
        <w:lastRenderedPageBreak/>
        <w:drawing>
          <wp:anchor distT="0" distB="0" distL="114300" distR="114300" simplePos="0" relativeHeight="251672576" behindDoc="0" locked="0" layoutInCell="1" allowOverlap="1" wp14:anchorId="3911C0CF" wp14:editId="600E3807">
            <wp:simplePos x="0" y="0"/>
            <wp:positionH relativeFrom="margin">
              <wp:posOffset>48462</wp:posOffset>
            </wp:positionH>
            <wp:positionV relativeFrom="margin">
              <wp:posOffset>4507447</wp:posOffset>
            </wp:positionV>
            <wp:extent cx="5731510" cy="3820795"/>
            <wp:effectExtent l="0" t="0" r="0" b="1905"/>
            <wp:wrapSquare wrapText="bothSides"/>
            <wp:docPr id="1786469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46920" name="Picture 178646920"/>
                    <pic:cNvPicPr/>
                  </pic:nvPicPr>
                  <pic:blipFill>
                    <a:blip r:embed="rId25">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97618D">
        <w:rPr>
          <w:noProof/>
        </w:rPr>
        <mc:AlternateContent>
          <mc:Choice Requires="wps">
            <w:drawing>
              <wp:anchor distT="0" distB="0" distL="114300" distR="114300" simplePos="0" relativeHeight="251684864" behindDoc="0" locked="0" layoutInCell="1" allowOverlap="1" wp14:anchorId="7BB68DA3" wp14:editId="5F1C3345">
                <wp:simplePos x="0" y="0"/>
                <wp:positionH relativeFrom="column">
                  <wp:posOffset>38330</wp:posOffset>
                </wp:positionH>
                <wp:positionV relativeFrom="paragraph">
                  <wp:posOffset>8326849</wp:posOffset>
                </wp:positionV>
                <wp:extent cx="5731510" cy="635"/>
                <wp:effectExtent l="0" t="0" r="0" b="12065"/>
                <wp:wrapSquare wrapText="bothSides"/>
                <wp:docPr id="88012657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909C2C" w14:textId="77A5CB08" w:rsidR="0097618D" w:rsidRPr="00681902" w:rsidRDefault="0097618D" w:rsidP="0097618D">
                            <w:pPr>
                              <w:pStyle w:val="Caption"/>
                              <w:rPr>
                                <w:noProof/>
                              </w:rPr>
                            </w:pPr>
                            <w:r>
                              <w:t>Figure S</w:t>
                            </w:r>
                            <w:r>
                              <w:t>6</w:t>
                            </w:r>
                            <w:r>
                              <w:t>: Average gene values over corresponding age classes for candidate mechanism 3</w:t>
                            </w:r>
                            <w:r>
                              <w:t xml:space="preserve"> in combination with the baseline scenario</w:t>
                            </w:r>
                            <w:r>
                              <w:t>. Confidence bands show the range and lines the mean across ten replicate simulations.</w:t>
                            </w:r>
                            <w:r w:rsidR="00A95FF4">
                              <w:t xml:space="preserve"> The genes corresponding to older age classes are not expressed in the population, resulting in wide confidence intervals for these ages.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68DA3" id="_x0000_s1043" type="#_x0000_t202" style="position:absolute;margin-left:3pt;margin-top:655.65pt;width:451.3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40GQ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" stroked="f">
                <v:textbox style="mso-fit-shape-to-text:t" inset="0,0,0,0">
                  <w:txbxContent>
                    <w:p w14:paraId="38909C2C" w14:textId="77A5CB08" w:rsidR="0097618D" w:rsidRPr="00681902" w:rsidRDefault="0097618D" w:rsidP="0097618D">
                      <w:pPr>
                        <w:pStyle w:val="Caption"/>
                        <w:rPr>
                          <w:noProof/>
                        </w:rPr>
                      </w:pPr>
                      <w:r>
                        <w:t>Figure S</w:t>
                      </w:r>
                      <w:r>
                        <w:t>6</w:t>
                      </w:r>
                      <w:r>
                        <w:t>: Average gene values over corresponding age classes for candidate mechanism 3</w:t>
                      </w:r>
                      <w:r>
                        <w:t xml:space="preserve"> in combination with the baseline scenario</w:t>
                      </w:r>
                      <w:r>
                        <w:t>. Confidence bands show the range and lines the mean across ten replicate simulations.</w:t>
                      </w:r>
                      <w:r w:rsidR="00A95FF4">
                        <w:t xml:space="preserve"> The genes corresponding to older age classes are not expressed in the population, resulting in wide confidence intervals for these ages. </w:t>
                      </w:r>
                      <w:r>
                        <w:t xml:space="preserve"> </w:t>
                      </w:r>
                    </w:p>
                  </w:txbxContent>
                </v:textbox>
                <w10:wrap type="square"/>
              </v:shape>
            </w:pict>
          </mc:Fallback>
        </mc:AlternateContent>
      </w:r>
      <w:r w:rsidR="001D462D">
        <w:rPr>
          <w:noProof/>
        </w:rPr>
        <mc:AlternateContent>
          <mc:Choice Requires="wps">
            <w:drawing>
              <wp:anchor distT="0" distB="0" distL="114300" distR="114300" simplePos="0" relativeHeight="251682816" behindDoc="0" locked="0" layoutInCell="1" allowOverlap="1" wp14:anchorId="6BC117FE" wp14:editId="176866FF">
                <wp:simplePos x="0" y="0"/>
                <wp:positionH relativeFrom="column">
                  <wp:posOffset>48111</wp:posOffset>
                </wp:positionH>
                <wp:positionV relativeFrom="paragraph">
                  <wp:posOffset>3949308</wp:posOffset>
                </wp:positionV>
                <wp:extent cx="5731510" cy="635"/>
                <wp:effectExtent l="0" t="0" r="0" b="12065"/>
                <wp:wrapSquare wrapText="bothSides"/>
                <wp:docPr id="138475484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CD5E39C" w14:textId="6D2CD73B" w:rsidR="001D462D" w:rsidRPr="00681902" w:rsidRDefault="001D462D" w:rsidP="001D462D">
                            <w:pPr>
                              <w:pStyle w:val="Caption"/>
                              <w:rPr>
                                <w:noProof/>
                              </w:rPr>
                            </w:pPr>
                            <w:r>
                              <w:t>Figure S</w:t>
                            </w:r>
                            <w:r>
                              <w:t>5</w:t>
                            </w:r>
                            <w:r>
                              <w:t xml:space="preserve">: </w:t>
                            </w:r>
                            <w:r w:rsidR="0097618D">
                              <w:t>Average gene values over corresponding age classes for candidate mechanism 3: Age-specific resource allocation to repair vs. reproduction. Confidence bands show the range and lines the mean across ten replicate simulations.</w:t>
                            </w:r>
                            <w:r w:rsidR="00A95FF4">
                              <w:t xml:space="preserve"> The genes corresponding to older age classes are not expressed in the population, resulting in wide confidence intervals for these ages. </w:t>
                            </w:r>
                            <w:r w:rsidR="0097618D">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C117FE" id="_x0000_s1044" type="#_x0000_t202" style="position:absolute;margin-left:3.8pt;margin-top:310.95pt;width:451.3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" stroked="f">
                <v:textbox style="mso-fit-shape-to-text:t" inset="0,0,0,0">
                  <w:txbxContent>
                    <w:p w14:paraId="5CD5E39C" w14:textId="6D2CD73B" w:rsidR="001D462D" w:rsidRPr="00681902" w:rsidRDefault="001D462D" w:rsidP="001D462D">
                      <w:pPr>
                        <w:pStyle w:val="Caption"/>
                        <w:rPr>
                          <w:noProof/>
                        </w:rPr>
                      </w:pPr>
                      <w:r>
                        <w:t>Figure S</w:t>
                      </w:r>
                      <w:r>
                        <w:t>5</w:t>
                      </w:r>
                      <w:r>
                        <w:t xml:space="preserve">: </w:t>
                      </w:r>
                      <w:r w:rsidR="0097618D">
                        <w:t>Average gene values over corresponding age classes for candidate mechanism 3: Age-specific resource allocation to repair vs. reproduction. Confidence bands show the range and lines the mean across ten replicate simulations.</w:t>
                      </w:r>
                      <w:r w:rsidR="00A95FF4">
                        <w:t xml:space="preserve"> The genes corresponding to older age classes are not expressed in the population, resulting in wide confidence intervals for these ages. </w:t>
                      </w:r>
                      <w:r w:rsidR="0097618D">
                        <w:t xml:space="preserve"> </w:t>
                      </w:r>
                    </w:p>
                  </w:txbxContent>
                </v:textbox>
                <w10:wrap type="square"/>
              </v:shape>
            </w:pict>
          </mc:Fallback>
        </mc:AlternateContent>
      </w:r>
      <w:r w:rsidR="001D462D">
        <w:rPr>
          <w:b/>
          <w:bCs/>
          <w:noProof/>
        </w:rPr>
        <w:drawing>
          <wp:anchor distT="0" distB="0" distL="114300" distR="114300" simplePos="0" relativeHeight="251671552" behindDoc="0" locked="0" layoutInCell="1" allowOverlap="1" wp14:anchorId="76FBCE6E" wp14:editId="19A86C18">
            <wp:simplePos x="0" y="0"/>
            <wp:positionH relativeFrom="margin">
              <wp:posOffset>58420</wp:posOffset>
            </wp:positionH>
            <wp:positionV relativeFrom="margin">
              <wp:posOffset>76443</wp:posOffset>
            </wp:positionV>
            <wp:extent cx="5731510" cy="3820795"/>
            <wp:effectExtent l="0" t="0" r="0" b="1905"/>
            <wp:wrapSquare wrapText="bothSides"/>
            <wp:docPr id="3275601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560126" name="Picture 327560126"/>
                    <pic:cNvPicPr/>
                  </pic:nvPicPr>
                  <pic:blipFill>
                    <a:blip r:embed="rId26">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p>
    <w:p w14:paraId="7D3C2930" w14:textId="792367BD" w:rsidR="00976AC9" w:rsidRDefault="00976AC9" w:rsidP="00AA35B8">
      <w:pPr>
        <w:rPr>
          <w:b/>
          <w:bCs/>
        </w:rPr>
      </w:pPr>
    </w:p>
    <w:p w14:paraId="101C6F9F" w14:textId="20EA448E" w:rsidR="00CD43ED" w:rsidRDefault="00CD43ED">
      <w:pPr>
        <w:rPr>
          <w:b/>
          <w:bCs/>
        </w:rPr>
      </w:pPr>
    </w:p>
    <w:p w14:paraId="4AF6E920" w14:textId="721C0207" w:rsidR="006D2FC3" w:rsidRDefault="006D2FC3">
      <w:pPr>
        <w:rPr>
          <w:b/>
          <w:bCs/>
        </w:rPr>
      </w:pPr>
    </w:p>
    <w:p w14:paraId="4300C8D4" w14:textId="3A03C961" w:rsidR="00976AC9" w:rsidRDefault="00976AC9">
      <w:pPr>
        <w:rPr>
          <w:b/>
          <w:bCs/>
        </w:rPr>
      </w:pPr>
      <w:r>
        <w:rPr>
          <w:b/>
          <w:bCs/>
        </w:rPr>
        <w:br w:type="page"/>
      </w:r>
    </w:p>
    <w:p w14:paraId="05E41ECC" w14:textId="361574D0" w:rsidR="006F21D6" w:rsidRDefault="006F21D6" w:rsidP="00AA35B8">
      <w:pPr>
        <w:rPr>
          <w:b/>
          <w:bCs/>
        </w:rPr>
      </w:pPr>
    </w:p>
    <w:p w14:paraId="560D2870" w14:textId="12D8BCFB" w:rsidR="00976AC9" w:rsidRPr="00B77F0D" w:rsidRDefault="00976AC9" w:rsidP="00AA35B8">
      <w:pPr>
        <w:rPr>
          <w:b/>
          <w:bCs/>
        </w:rPr>
      </w:pPr>
    </w:p>
    <w:sectPr w:rsidR="00976AC9" w:rsidRPr="00B77F0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do Pen" w:date="2023-07-11T21:38:00Z" w:initials="IP">
    <w:p w14:paraId="631038DA" w14:textId="77777777" w:rsidR="00E7723A" w:rsidRDefault="00E7723A" w:rsidP="00E7723A">
      <w:pPr>
        <w:overflowPunct w:val="0"/>
      </w:pPr>
      <w:r>
        <w:rPr>
          <w:rFonts w:ascii="Calibri" w:hAnsi="Calibri" w:cstheme="minorBidi"/>
          <w:sz w:val="20"/>
        </w:rPr>
        <w:t>Not sure what a demographic model is</w:t>
      </w:r>
    </w:p>
  </w:comment>
  <w:comment w:id="1" w:author="Ido Pen" w:date="2023-07-11T21:38:00Z" w:initials="IP">
    <w:p w14:paraId="0061FD7C" w14:textId="77777777" w:rsidR="00E7723A" w:rsidRDefault="00E7723A" w:rsidP="00E7723A">
      <w:pPr>
        <w:overflowPunct w:val="0"/>
      </w:pPr>
      <w:r>
        <w:rPr>
          <w:rFonts w:ascii="Calibri" w:hAnsi="Calibri" w:cstheme="minorBidi"/>
          <w:sz w:val="20"/>
        </w:rPr>
        <w:t>This is a much older result. Effects on offspring perhaps?</w:t>
      </w:r>
    </w:p>
  </w:comment>
  <w:comment w:id="2" w:author="Ido Pen" w:date="2023-07-11T21:42:00Z" w:initials="IP">
    <w:p w14:paraId="4A461BF1" w14:textId="77777777" w:rsidR="00E7723A" w:rsidRDefault="00E7723A" w:rsidP="00E7723A">
      <w:pPr>
        <w:overflowPunct w:val="0"/>
      </w:pPr>
      <w:r>
        <w:rPr>
          <w:rFonts w:ascii="Calibri" w:hAnsi="Calibri" w:cstheme="minorBidi"/>
          <w:sz w:val="20"/>
        </w:rPr>
        <w:t>But females can store sperm for years (e.g. ants)</w:t>
      </w:r>
    </w:p>
  </w:comment>
  <w:comment w:id="3" w:author="Ido Pen" w:date="2023-07-12T09:20:00Z" w:initials="IP">
    <w:p w14:paraId="6AB00D90" w14:textId="77777777" w:rsidR="00933AFB" w:rsidRDefault="00933AFB" w:rsidP="00933AFB">
      <w:pPr>
        <w:overflowPunct w:val="0"/>
      </w:pPr>
      <w:r>
        <w:rPr>
          <w:rFonts w:ascii="Calibri" w:hAnsi="Calibri" w:cstheme="minorBidi"/>
          <w:sz w:val="20"/>
        </w:rPr>
        <w:t>In that case, it’s better to give these genes a different name because they do not (just) affect survival of the parents.</w:t>
      </w:r>
    </w:p>
  </w:comment>
  <w:comment w:id="6" w:author="Willemijn Oudijk" w:date="2023-07-17T09:48:00Z" w:initials="WO">
    <w:p w14:paraId="3953E8A6" w14:textId="77777777" w:rsidR="00EE64ED" w:rsidRDefault="00EE64ED" w:rsidP="00EE64ED">
      <w:r>
        <w:rPr>
          <w:rStyle w:val="CommentReference"/>
        </w:rPr>
        <w:annotationRef/>
      </w:r>
      <w:r>
        <w:rPr>
          <w:color w:val="000000"/>
          <w:sz w:val="20"/>
          <w:szCs w:val="20"/>
        </w:rPr>
        <w:t xml:space="preserve">Place this only in figure caption? </w:t>
      </w:r>
    </w:p>
    <w:p w14:paraId="6310F8B3" w14:textId="77777777" w:rsidR="00EE64ED" w:rsidRDefault="00EE64ED" w:rsidP="00EE64ED"/>
  </w:comment>
  <w:comment w:id="10" w:author="Willemijn Oudijk" w:date="2023-07-17T10:39:00Z" w:initials="WO">
    <w:p w14:paraId="1D21E769" w14:textId="77777777" w:rsidR="00EE64ED" w:rsidRDefault="00EE64ED" w:rsidP="00EE64ED">
      <w:r>
        <w:rPr>
          <w:rStyle w:val="CommentReference"/>
        </w:rPr>
        <w:annotationRef/>
      </w:r>
      <w:r>
        <w:rPr>
          <w:color w:val="000000"/>
          <w:sz w:val="20"/>
          <w:szCs w:val="20"/>
        </w:rPr>
        <w:t xml:space="preserve">The Suppl figure does not show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1038DA" w15:done="0"/>
  <w15:commentEx w15:paraId="0061FD7C" w15:done="0"/>
  <w15:commentEx w15:paraId="4A461BF1" w15:done="0"/>
  <w15:commentEx w15:paraId="6AB00D90" w15:done="0"/>
  <w15:commentEx w15:paraId="6310F8B3" w15:done="0"/>
  <w15:commentEx w15:paraId="1D21E7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F8CD8" w16cex:dateUtc="2023-07-17T07:48:00Z"/>
  <w16cex:commentExtensible w16cex:durableId="285F98E7" w16cex:dateUtc="2023-07-17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1038DA" w16cid:durableId="2858FEB6"/>
  <w16cid:commentId w16cid:paraId="0061FD7C" w16cid:durableId="2858FEB7"/>
  <w16cid:commentId w16cid:paraId="4A461BF1" w16cid:durableId="2858FEB9"/>
  <w16cid:commentId w16cid:paraId="6AB00D90" w16cid:durableId="2858FEBF"/>
  <w16cid:commentId w16cid:paraId="6310F8B3" w16cid:durableId="285F8CD8"/>
  <w16cid:commentId w16cid:paraId="1D21E769" w16cid:durableId="285F9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6E53D" w14:textId="77777777" w:rsidR="001E1AD2" w:rsidRDefault="001E1AD2" w:rsidP="00271529">
      <w:r>
        <w:separator/>
      </w:r>
    </w:p>
  </w:endnote>
  <w:endnote w:type="continuationSeparator" w:id="0">
    <w:p w14:paraId="16B5BA16" w14:textId="77777777" w:rsidR="001E1AD2" w:rsidRDefault="001E1AD2"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B0043" w14:textId="77777777" w:rsidR="001E1AD2" w:rsidRDefault="001E1AD2" w:rsidP="00271529">
      <w:r>
        <w:separator/>
      </w:r>
    </w:p>
  </w:footnote>
  <w:footnote w:type="continuationSeparator" w:id="0">
    <w:p w14:paraId="3F7EEECC" w14:textId="77777777" w:rsidR="001E1AD2" w:rsidRDefault="001E1AD2"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EC7B44"/>
    <w:multiLevelType w:val="hybridMultilevel"/>
    <w:tmpl w:val="6AD02A12"/>
    <w:lvl w:ilvl="0" w:tplc="FDB0E1BC">
      <w:start w:val="1"/>
      <w:numFmt w:val="upperLetter"/>
      <w:lvlText w:val="(%1)"/>
      <w:lvlJc w:val="left"/>
      <w:pPr>
        <w:ind w:left="740" w:hanging="360"/>
      </w:pPr>
      <w:rPr>
        <w:rFonts w:hint="default"/>
        <w:i w:val="0"/>
        <w:color w:val="auto"/>
        <w:sz w:val="24"/>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num w:numId="1" w16cid:durableId="2041398799">
    <w:abstractNumId w:val="0"/>
  </w:num>
  <w:num w:numId="2" w16cid:durableId="143759907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lemijn Oudijk">
    <w15:presenceInfo w15:providerId="Windows Live" w15:userId="5a1b06ec5bc95f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15A05"/>
    <w:rsid w:val="0002290A"/>
    <w:rsid w:val="0002353E"/>
    <w:rsid w:val="00031F4C"/>
    <w:rsid w:val="0003256E"/>
    <w:rsid w:val="000325D7"/>
    <w:rsid w:val="00041E82"/>
    <w:rsid w:val="00046411"/>
    <w:rsid w:val="00062378"/>
    <w:rsid w:val="00065653"/>
    <w:rsid w:val="00067B16"/>
    <w:rsid w:val="00075F00"/>
    <w:rsid w:val="00077657"/>
    <w:rsid w:val="000777DE"/>
    <w:rsid w:val="0008294B"/>
    <w:rsid w:val="0008489D"/>
    <w:rsid w:val="00086E0B"/>
    <w:rsid w:val="00091539"/>
    <w:rsid w:val="00092B12"/>
    <w:rsid w:val="000A6392"/>
    <w:rsid w:val="000B3CA2"/>
    <w:rsid w:val="000B44FC"/>
    <w:rsid w:val="000B59A1"/>
    <w:rsid w:val="000B6041"/>
    <w:rsid w:val="000C2280"/>
    <w:rsid w:val="000D4F9F"/>
    <w:rsid w:val="000D75E2"/>
    <w:rsid w:val="000E0055"/>
    <w:rsid w:val="000E27C8"/>
    <w:rsid w:val="000E30C3"/>
    <w:rsid w:val="000F7C96"/>
    <w:rsid w:val="0010218F"/>
    <w:rsid w:val="00103260"/>
    <w:rsid w:val="00107A98"/>
    <w:rsid w:val="001138F7"/>
    <w:rsid w:val="001141C3"/>
    <w:rsid w:val="00116374"/>
    <w:rsid w:val="00123344"/>
    <w:rsid w:val="00123A2C"/>
    <w:rsid w:val="00132F6F"/>
    <w:rsid w:val="00133AD9"/>
    <w:rsid w:val="001400D7"/>
    <w:rsid w:val="0014126C"/>
    <w:rsid w:val="00143574"/>
    <w:rsid w:val="00143C57"/>
    <w:rsid w:val="0014445D"/>
    <w:rsid w:val="00144798"/>
    <w:rsid w:val="00147058"/>
    <w:rsid w:val="00152370"/>
    <w:rsid w:val="00155CC1"/>
    <w:rsid w:val="00155EA1"/>
    <w:rsid w:val="001576A8"/>
    <w:rsid w:val="001612E6"/>
    <w:rsid w:val="00161BD4"/>
    <w:rsid w:val="00167599"/>
    <w:rsid w:val="0017013E"/>
    <w:rsid w:val="00182DB6"/>
    <w:rsid w:val="00182EFA"/>
    <w:rsid w:val="00185A66"/>
    <w:rsid w:val="00187BA5"/>
    <w:rsid w:val="001927B5"/>
    <w:rsid w:val="00193A65"/>
    <w:rsid w:val="001940F2"/>
    <w:rsid w:val="001949E1"/>
    <w:rsid w:val="001A6476"/>
    <w:rsid w:val="001A6F29"/>
    <w:rsid w:val="001B1540"/>
    <w:rsid w:val="001B702A"/>
    <w:rsid w:val="001C2641"/>
    <w:rsid w:val="001C2704"/>
    <w:rsid w:val="001C3FC1"/>
    <w:rsid w:val="001C6185"/>
    <w:rsid w:val="001D211F"/>
    <w:rsid w:val="001D2E88"/>
    <w:rsid w:val="001D462D"/>
    <w:rsid w:val="001D6D1D"/>
    <w:rsid w:val="001D7175"/>
    <w:rsid w:val="001E1AD2"/>
    <w:rsid w:val="001E5AB3"/>
    <w:rsid w:val="001F0CF9"/>
    <w:rsid w:val="001F104B"/>
    <w:rsid w:val="001F67A8"/>
    <w:rsid w:val="00211313"/>
    <w:rsid w:val="00212D71"/>
    <w:rsid w:val="002138E0"/>
    <w:rsid w:val="0021470C"/>
    <w:rsid w:val="00217F50"/>
    <w:rsid w:val="002207A0"/>
    <w:rsid w:val="00223F8D"/>
    <w:rsid w:val="00225A7C"/>
    <w:rsid w:val="00231D90"/>
    <w:rsid w:val="0023496B"/>
    <w:rsid w:val="00234D77"/>
    <w:rsid w:val="00240A5D"/>
    <w:rsid w:val="00241518"/>
    <w:rsid w:val="00243BA6"/>
    <w:rsid w:val="002462C7"/>
    <w:rsid w:val="00253759"/>
    <w:rsid w:val="002615F1"/>
    <w:rsid w:val="002617B4"/>
    <w:rsid w:val="00261C64"/>
    <w:rsid w:val="0026222E"/>
    <w:rsid w:val="00267D7B"/>
    <w:rsid w:val="00270813"/>
    <w:rsid w:val="00271529"/>
    <w:rsid w:val="002724C6"/>
    <w:rsid w:val="00285C8D"/>
    <w:rsid w:val="00293B5A"/>
    <w:rsid w:val="002A7038"/>
    <w:rsid w:val="002A7F66"/>
    <w:rsid w:val="002B004C"/>
    <w:rsid w:val="002B0444"/>
    <w:rsid w:val="002B4057"/>
    <w:rsid w:val="002B66EB"/>
    <w:rsid w:val="002B7AF5"/>
    <w:rsid w:val="002C1915"/>
    <w:rsid w:val="002C1A52"/>
    <w:rsid w:val="002C28EA"/>
    <w:rsid w:val="002C436D"/>
    <w:rsid w:val="002C542C"/>
    <w:rsid w:val="002D11F9"/>
    <w:rsid w:val="002D565B"/>
    <w:rsid w:val="002F2D35"/>
    <w:rsid w:val="002F6219"/>
    <w:rsid w:val="002F653A"/>
    <w:rsid w:val="002F71BA"/>
    <w:rsid w:val="0030101C"/>
    <w:rsid w:val="003037F0"/>
    <w:rsid w:val="00305621"/>
    <w:rsid w:val="0030784E"/>
    <w:rsid w:val="003119D0"/>
    <w:rsid w:val="0031204F"/>
    <w:rsid w:val="00312DC4"/>
    <w:rsid w:val="003226CD"/>
    <w:rsid w:val="00326B50"/>
    <w:rsid w:val="0032790A"/>
    <w:rsid w:val="003307EE"/>
    <w:rsid w:val="00340AC9"/>
    <w:rsid w:val="00345B44"/>
    <w:rsid w:val="00346E67"/>
    <w:rsid w:val="00347A67"/>
    <w:rsid w:val="00352444"/>
    <w:rsid w:val="00356832"/>
    <w:rsid w:val="00361294"/>
    <w:rsid w:val="0036377B"/>
    <w:rsid w:val="00364597"/>
    <w:rsid w:val="003810DC"/>
    <w:rsid w:val="003815FE"/>
    <w:rsid w:val="00381690"/>
    <w:rsid w:val="00387D28"/>
    <w:rsid w:val="00390268"/>
    <w:rsid w:val="00390B64"/>
    <w:rsid w:val="0039338D"/>
    <w:rsid w:val="00393750"/>
    <w:rsid w:val="00394D4D"/>
    <w:rsid w:val="003A10E1"/>
    <w:rsid w:val="003A2421"/>
    <w:rsid w:val="003A4CED"/>
    <w:rsid w:val="003A5065"/>
    <w:rsid w:val="003A543D"/>
    <w:rsid w:val="003A5E6B"/>
    <w:rsid w:val="003B0FCA"/>
    <w:rsid w:val="003C1916"/>
    <w:rsid w:val="003C55F2"/>
    <w:rsid w:val="003C7843"/>
    <w:rsid w:val="003D2CEF"/>
    <w:rsid w:val="003D669E"/>
    <w:rsid w:val="003D7DF4"/>
    <w:rsid w:val="003D7FB2"/>
    <w:rsid w:val="003E6C6D"/>
    <w:rsid w:val="003F2777"/>
    <w:rsid w:val="003F76FB"/>
    <w:rsid w:val="003F7D08"/>
    <w:rsid w:val="00402509"/>
    <w:rsid w:val="00404AAB"/>
    <w:rsid w:val="004102A9"/>
    <w:rsid w:val="00417990"/>
    <w:rsid w:val="00420976"/>
    <w:rsid w:val="00421373"/>
    <w:rsid w:val="004215B5"/>
    <w:rsid w:val="00427C33"/>
    <w:rsid w:val="00433FC0"/>
    <w:rsid w:val="00435592"/>
    <w:rsid w:val="00435FF2"/>
    <w:rsid w:val="004415FA"/>
    <w:rsid w:val="0045162A"/>
    <w:rsid w:val="00455CA1"/>
    <w:rsid w:val="0046160C"/>
    <w:rsid w:val="00463141"/>
    <w:rsid w:val="00463903"/>
    <w:rsid w:val="004656BD"/>
    <w:rsid w:val="00465953"/>
    <w:rsid w:val="00467561"/>
    <w:rsid w:val="00471F6F"/>
    <w:rsid w:val="004729B6"/>
    <w:rsid w:val="00480D5C"/>
    <w:rsid w:val="00484223"/>
    <w:rsid w:val="00484DFA"/>
    <w:rsid w:val="004854E9"/>
    <w:rsid w:val="004862A6"/>
    <w:rsid w:val="0049176A"/>
    <w:rsid w:val="0049536E"/>
    <w:rsid w:val="00495D51"/>
    <w:rsid w:val="00496B6D"/>
    <w:rsid w:val="00497F1D"/>
    <w:rsid w:val="004A3C50"/>
    <w:rsid w:val="004B0AE2"/>
    <w:rsid w:val="004B1F7A"/>
    <w:rsid w:val="004B5A3F"/>
    <w:rsid w:val="004B6C5B"/>
    <w:rsid w:val="004B7216"/>
    <w:rsid w:val="004C069E"/>
    <w:rsid w:val="004C2D4A"/>
    <w:rsid w:val="004C3872"/>
    <w:rsid w:val="004C7798"/>
    <w:rsid w:val="004D4AAA"/>
    <w:rsid w:val="004D664A"/>
    <w:rsid w:val="004E3266"/>
    <w:rsid w:val="004E35AA"/>
    <w:rsid w:val="004E5591"/>
    <w:rsid w:val="004E7313"/>
    <w:rsid w:val="00501BA7"/>
    <w:rsid w:val="00507CD8"/>
    <w:rsid w:val="0051220F"/>
    <w:rsid w:val="005258D9"/>
    <w:rsid w:val="00526035"/>
    <w:rsid w:val="0053276C"/>
    <w:rsid w:val="00536E97"/>
    <w:rsid w:val="005404CE"/>
    <w:rsid w:val="005407F3"/>
    <w:rsid w:val="00546138"/>
    <w:rsid w:val="00550386"/>
    <w:rsid w:val="005566CE"/>
    <w:rsid w:val="005574B3"/>
    <w:rsid w:val="00560B8A"/>
    <w:rsid w:val="0056307F"/>
    <w:rsid w:val="00563C7F"/>
    <w:rsid w:val="00566043"/>
    <w:rsid w:val="00566268"/>
    <w:rsid w:val="00566830"/>
    <w:rsid w:val="00567DFF"/>
    <w:rsid w:val="00575B24"/>
    <w:rsid w:val="0058049E"/>
    <w:rsid w:val="00580A61"/>
    <w:rsid w:val="00590F20"/>
    <w:rsid w:val="00592FC3"/>
    <w:rsid w:val="0059441B"/>
    <w:rsid w:val="005A544C"/>
    <w:rsid w:val="005B14B6"/>
    <w:rsid w:val="005B17EF"/>
    <w:rsid w:val="005B4611"/>
    <w:rsid w:val="005B6E34"/>
    <w:rsid w:val="005B7DD2"/>
    <w:rsid w:val="005C135E"/>
    <w:rsid w:val="005C5EC6"/>
    <w:rsid w:val="005C7477"/>
    <w:rsid w:val="005D01F1"/>
    <w:rsid w:val="005D1162"/>
    <w:rsid w:val="005D221A"/>
    <w:rsid w:val="005D4BCF"/>
    <w:rsid w:val="005D61FE"/>
    <w:rsid w:val="005D73C8"/>
    <w:rsid w:val="005E54B7"/>
    <w:rsid w:val="005E713F"/>
    <w:rsid w:val="005F01FB"/>
    <w:rsid w:val="005F70F6"/>
    <w:rsid w:val="00603439"/>
    <w:rsid w:val="00605EF1"/>
    <w:rsid w:val="006105A9"/>
    <w:rsid w:val="00610B23"/>
    <w:rsid w:val="0061580B"/>
    <w:rsid w:val="00622F46"/>
    <w:rsid w:val="006300D2"/>
    <w:rsid w:val="00630C34"/>
    <w:rsid w:val="00632562"/>
    <w:rsid w:val="00636C02"/>
    <w:rsid w:val="00640579"/>
    <w:rsid w:val="0064136F"/>
    <w:rsid w:val="00644106"/>
    <w:rsid w:val="00644318"/>
    <w:rsid w:val="0064776C"/>
    <w:rsid w:val="00651F0B"/>
    <w:rsid w:val="00653211"/>
    <w:rsid w:val="00662895"/>
    <w:rsid w:val="00662BFB"/>
    <w:rsid w:val="00663C56"/>
    <w:rsid w:val="00664615"/>
    <w:rsid w:val="00670792"/>
    <w:rsid w:val="00671E38"/>
    <w:rsid w:val="00672BD2"/>
    <w:rsid w:val="00686A12"/>
    <w:rsid w:val="00691F99"/>
    <w:rsid w:val="006935FF"/>
    <w:rsid w:val="00695ACF"/>
    <w:rsid w:val="006A50E8"/>
    <w:rsid w:val="006A6382"/>
    <w:rsid w:val="006A7687"/>
    <w:rsid w:val="006B2975"/>
    <w:rsid w:val="006B4157"/>
    <w:rsid w:val="006C0491"/>
    <w:rsid w:val="006C1AC9"/>
    <w:rsid w:val="006C2501"/>
    <w:rsid w:val="006C2F3B"/>
    <w:rsid w:val="006C3216"/>
    <w:rsid w:val="006C3FB0"/>
    <w:rsid w:val="006C46B9"/>
    <w:rsid w:val="006C4E35"/>
    <w:rsid w:val="006D2FC3"/>
    <w:rsid w:val="006D702C"/>
    <w:rsid w:val="006E23D3"/>
    <w:rsid w:val="006E5F9C"/>
    <w:rsid w:val="006E6DEC"/>
    <w:rsid w:val="006F1897"/>
    <w:rsid w:val="006F21D6"/>
    <w:rsid w:val="006F3079"/>
    <w:rsid w:val="006F551F"/>
    <w:rsid w:val="006F6AF0"/>
    <w:rsid w:val="00700A11"/>
    <w:rsid w:val="00701EC4"/>
    <w:rsid w:val="0070430C"/>
    <w:rsid w:val="007048EB"/>
    <w:rsid w:val="00704D66"/>
    <w:rsid w:val="007125B1"/>
    <w:rsid w:val="00713F1C"/>
    <w:rsid w:val="00714AB0"/>
    <w:rsid w:val="00717283"/>
    <w:rsid w:val="007207C8"/>
    <w:rsid w:val="0072646C"/>
    <w:rsid w:val="007304EC"/>
    <w:rsid w:val="007311E7"/>
    <w:rsid w:val="00732E5D"/>
    <w:rsid w:val="0073309F"/>
    <w:rsid w:val="00736B9D"/>
    <w:rsid w:val="00754C67"/>
    <w:rsid w:val="007553EA"/>
    <w:rsid w:val="00756875"/>
    <w:rsid w:val="00760C34"/>
    <w:rsid w:val="007643A8"/>
    <w:rsid w:val="00765682"/>
    <w:rsid w:val="007748DF"/>
    <w:rsid w:val="00775045"/>
    <w:rsid w:val="00775131"/>
    <w:rsid w:val="007756DA"/>
    <w:rsid w:val="00775A33"/>
    <w:rsid w:val="00783ACC"/>
    <w:rsid w:val="00791976"/>
    <w:rsid w:val="007A7C9F"/>
    <w:rsid w:val="007B0398"/>
    <w:rsid w:val="007B3D25"/>
    <w:rsid w:val="007D0BEF"/>
    <w:rsid w:val="007D0F4F"/>
    <w:rsid w:val="007D2366"/>
    <w:rsid w:val="007D2C71"/>
    <w:rsid w:val="007D2E19"/>
    <w:rsid w:val="007D3CB0"/>
    <w:rsid w:val="007D3CB7"/>
    <w:rsid w:val="007D5068"/>
    <w:rsid w:val="007F4CD0"/>
    <w:rsid w:val="007F5111"/>
    <w:rsid w:val="007F79C2"/>
    <w:rsid w:val="0080217F"/>
    <w:rsid w:val="0080282D"/>
    <w:rsid w:val="0080445F"/>
    <w:rsid w:val="0080615D"/>
    <w:rsid w:val="008114FB"/>
    <w:rsid w:val="00811821"/>
    <w:rsid w:val="008139A4"/>
    <w:rsid w:val="00814133"/>
    <w:rsid w:val="0081451B"/>
    <w:rsid w:val="00815C09"/>
    <w:rsid w:val="00821503"/>
    <w:rsid w:val="0082220E"/>
    <w:rsid w:val="00827F4B"/>
    <w:rsid w:val="0083530B"/>
    <w:rsid w:val="00837E50"/>
    <w:rsid w:val="00841B5B"/>
    <w:rsid w:val="00841F6C"/>
    <w:rsid w:val="00843945"/>
    <w:rsid w:val="0084490A"/>
    <w:rsid w:val="00853A4C"/>
    <w:rsid w:val="0085439B"/>
    <w:rsid w:val="0085572B"/>
    <w:rsid w:val="0086761E"/>
    <w:rsid w:val="00871385"/>
    <w:rsid w:val="00872B03"/>
    <w:rsid w:val="00875220"/>
    <w:rsid w:val="0087578D"/>
    <w:rsid w:val="00876519"/>
    <w:rsid w:val="00880CCB"/>
    <w:rsid w:val="00881429"/>
    <w:rsid w:val="008830BA"/>
    <w:rsid w:val="00897BD1"/>
    <w:rsid w:val="008A47E8"/>
    <w:rsid w:val="008A7FA5"/>
    <w:rsid w:val="008B0BCC"/>
    <w:rsid w:val="008B1A47"/>
    <w:rsid w:val="008B270F"/>
    <w:rsid w:val="008B4A6A"/>
    <w:rsid w:val="008B7560"/>
    <w:rsid w:val="008C2DC5"/>
    <w:rsid w:val="008C328D"/>
    <w:rsid w:val="008C415E"/>
    <w:rsid w:val="008C76B9"/>
    <w:rsid w:val="008D26C7"/>
    <w:rsid w:val="008D2B3E"/>
    <w:rsid w:val="008E246F"/>
    <w:rsid w:val="008E65F1"/>
    <w:rsid w:val="008F4D50"/>
    <w:rsid w:val="008F4DDF"/>
    <w:rsid w:val="008F6969"/>
    <w:rsid w:val="0090348B"/>
    <w:rsid w:val="00907855"/>
    <w:rsid w:val="00912AFE"/>
    <w:rsid w:val="00913C5A"/>
    <w:rsid w:val="009165A8"/>
    <w:rsid w:val="009220F6"/>
    <w:rsid w:val="009236A4"/>
    <w:rsid w:val="0092490F"/>
    <w:rsid w:val="00926C35"/>
    <w:rsid w:val="00933AFB"/>
    <w:rsid w:val="009371D2"/>
    <w:rsid w:val="00942D03"/>
    <w:rsid w:val="00951BA9"/>
    <w:rsid w:val="00970D2F"/>
    <w:rsid w:val="0097147A"/>
    <w:rsid w:val="0097618D"/>
    <w:rsid w:val="00976AC9"/>
    <w:rsid w:val="00977767"/>
    <w:rsid w:val="00980047"/>
    <w:rsid w:val="00981F7F"/>
    <w:rsid w:val="00990928"/>
    <w:rsid w:val="009A2EBF"/>
    <w:rsid w:val="009A3DE6"/>
    <w:rsid w:val="009A4F3C"/>
    <w:rsid w:val="009A658D"/>
    <w:rsid w:val="009B0A9A"/>
    <w:rsid w:val="009B1DA9"/>
    <w:rsid w:val="009B6AF2"/>
    <w:rsid w:val="009C08CA"/>
    <w:rsid w:val="009C213F"/>
    <w:rsid w:val="009C26EC"/>
    <w:rsid w:val="009D382F"/>
    <w:rsid w:val="009D6BBF"/>
    <w:rsid w:val="009E26EA"/>
    <w:rsid w:val="009E33A5"/>
    <w:rsid w:val="009E747F"/>
    <w:rsid w:val="009F0BEF"/>
    <w:rsid w:val="009F40C1"/>
    <w:rsid w:val="00A03A17"/>
    <w:rsid w:val="00A05D5A"/>
    <w:rsid w:val="00A06BDC"/>
    <w:rsid w:val="00A11BDB"/>
    <w:rsid w:val="00A1473E"/>
    <w:rsid w:val="00A15E41"/>
    <w:rsid w:val="00A23487"/>
    <w:rsid w:val="00A2485A"/>
    <w:rsid w:val="00A2648A"/>
    <w:rsid w:val="00A31CD1"/>
    <w:rsid w:val="00A32AFA"/>
    <w:rsid w:val="00A34B56"/>
    <w:rsid w:val="00A37860"/>
    <w:rsid w:val="00A40E5A"/>
    <w:rsid w:val="00A51DDD"/>
    <w:rsid w:val="00A5235A"/>
    <w:rsid w:val="00A534A8"/>
    <w:rsid w:val="00A54F75"/>
    <w:rsid w:val="00A62616"/>
    <w:rsid w:val="00A64745"/>
    <w:rsid w:val="00A669CF"/>
    <w:rsid w:val="00A74C25"/>
    <w:rsid w:val="00A86E4F"/>
    <w:rsid w:val="00A87757"/>
    <w:rsid w:val="00A902C6"/>
    <w:rsid w:val="00A93C8D"/>
    <w:rsid w:val="00A94809"/>
    <w:rsid w:val="00A94F45"/>
    <w:rsid w:val="00A95FF4"/>
    <w:rsid w:val="00AA35B8"/>
    <w:rsid w:val="00AB0420"/>
    <w:rsid w:val="00AB2B94"/>
    <w:rsid w:val="00AB6D72"/>
    <w:rsid w:val="00AC342F"/>
    <w:rsid w:val="00AC56C7"/>
    <w:rsid w:val="00AD1E6F"/>
    <w:rsid w:val="00AD3EA7"/>
    <w:rsid w:val="00AD4B00"/>
    <w:rsid w:val="00AE1889"/>
    <w:rsid w:val="00AE600F"/>
    <w:rsid w:val="00AF185F"/>
    <w:rsid w:val="00AF78C6"/>
    <w:rsid w:val="00B00EB1"/>
    <w:rsid w:val="00B105E7"/>
    <w:rsid w:val="00B10764"/>
    <w:rsid w:val="00B154D9"/>
    <w:rsid w:val="00B2014F"/>
    <w:rsid w:val="00B2410F"/>
    <w:rsid w:val="00B3026E"/>
    <w:rsid w:val="00B31C30"/>
    <w:rsid w:val="00B335BE"/>
    <w:rsid w:val="00B339F3"/>
    <w:rsid w:val="00B3489B"/>
    <w:rsid w:val="00B36011"/>
    <w:rsid w:val="00B465B5"/>
    <w:rsid w:val="00B46671"/>
    <w:rsid w:val="00B509F7"/>
    <w:rsid w:val="00B520EA"/>
    <w:rsid w:val="00B54E1E"/>
    <w:rsid w:val="00B62171"/>
    <w:rsid w:val="00B67882"/>
    <w:rsid w:val="00B67ECD"/>
    <w:rsid w:val="00B75E63"/>
    <w:rsid w:val="00B76899"/>
    <w:rsid w:val="00B76D0C"/>
    <w:rsid w:val="00B77F0D"/>
    <w:rsid w:val="00B81E95"/>
    <w:rsid w:val="00B82EF8"/>
    <w:rsid w:val="00B8644E"/>
    <w:rsid w:val="00B86C0D"/>
    <w:rsid w:val="00BA7DEF"/>
    <w:rsid w:val="00BB5BC9"/>
    <w:rsid w:val="00BB75BA"/>
    <w:rsid w:val="00BB7D63"/>
    <w:rsid w:val="00BC1429"/>
    <w:rsid w:val="00BC59D2"/>
    <w:rsid w:val="00BC5BFA"/>
    <w:rsid w:val="00BD030B"/>
    <w:rsid w:val="00BD077A"/>
    <w:rsid w:val="00BD110B"/>
    <w:rsid w:val="00BD4610"/>
    <w:rsid w:val="00BE0C83"/>
    <w:rsid w:val="00BE1F40"/>
    <w:rsid w:val="00BE5B40"/>
    <w:rsid w:val="00BE6EF4"/>
    <w:rsid w:val="00BF60D1"/>
    <w:rsid w:val="00C02762"/>
    <w:rsid w:val="00C10A35"/>
    <w:rsid w:val="00C11284"/>
    <w:rsid w:val="00C13268"/>
    <w:rsid w:val="00C16A09"/>
    <w:rsid w:val="00C16E55"/>
    <w:rsid w:val="00C20C29"/>
    <w:rsid w:val="00C30D87"/>
    <w:rsid w:val="00C31526"/>
    <w:rsid w:val="00C32DFA"/>
    <w:rsid w:val="00C33B4F"/>
    <w:rsid w:val="00C346D6"/>
    <w:rsid w:val="00C3554D"/>
    <w:rsid w:val="00C35BC1"/>
    <w:rsid w:val="00C460E0"/>
    <w:rsid w:val="00C540AD"/>
    <w:rsid w:val="00C55204"/>
    <w:rsid w:val="00C56630"/>
    <w:rsid w:val="00C57DEE"/>
    <w:rsid w:val="00C60508"/>
    <w:rsid w:val="00C60A10"/>
    <w:rsid w:val="00C61141"/>
    <w:rsid w:val="00C71DCF"/>
    <w:rsid w:val="00C73FDC"/>
    <w:rsid w:val="00C82CCB"/>
    <w:rsid w:val="00C86728"/>
    <w:rsid w:val="00C86E3F"/>
    <w:rsid w:val="00C9195F"/>
    <w:rsid w:val="00C9219C"/>
    <w:rsid w:val="00C975D9"/>
    <w:rsid w:val="00C979DE"/>
    <w:rsid w:val="00CA324F"/>
    <w:rsid w:val="00CA4298"/>
    <w:rsid w:val="00CA75F6"/>
    <w:rsid w:val="00CA7A71"/>
    <w:rsid w:val="00CB119E"/>
    <w:rsid w:val="00CC0FE6"/>
    <w:rsid w:val="00CC1CF3"/>
    <w:rsid w:val="00CD0C85"/>
    <w:rsid w:val="00CD43ED"/>
    <w:rsid w:val="00CF4A77"/>
    <w:rsid w:val="00CF6A6D"/>
    <w:rsid w:val="00CF7F6F"/>
    <w:rsid w:val="00D01C28"/>
    <w:rsid w:val="00D053BF"/>
    <w:rsid w:val="00D11DE5"/>
    <w:rsid w:val="00D13FB2"/>
    <w:rsid w:val="00D15C5C"/>
    <w:rsid w:val="00D307CE"/>
    <w:rsid w:val="00D30B5D"/>
    <w:rsid w:val="00D32462"/>
    <w:rsid w:val="00D43766"/>
    <w:rsid w:val="00D45415"/>
    <w:rsid w:val="00D54447"/>
    <w:rsid w:val="00D631D2"/>
    <w:rsid w:val="00D651E1"/>
    <w:rsid w:val="00D7421D"/>
    <w:rsid w:val="00D75D6E"/>
    <w:rsid w:val="00D76C95"/>
    <w:rsid w:val="00D816DA"/>
    <w:rsid w:val="00D81BE6"/>
    <w:rsid w:val="00D822DF"/>
    <w:rsid w:val="00D832C2"/>
    <w:rsid w:val="00D83F09"/>
    <w:rsid w:val="00D86CE4"/>
    <w:rsid w:val="00D908A4"/>
    <w:rsid w:val="00D92D13"/>
    <w:rsid w:val="00D93130"/>
    <w:rsid w:val="00D95038"/>
    <w:rsid w:val="00DA3E22"/>
    <w:rsid w:val="00DB186D"/>
    <w:rsid w:val="00DB23AC"/>
    <w:rsid w:val="00DC4325"/>
    <w:rsid w:val="00DC4AA0"/>
    <w:rsid w:val="00DC5E44"/>
    <w:rsid w:val="00DC788E"/>
    <w:rsid w:val="00DD2C2E"/>
    <w:rsid w:val="00DD57F1"/>
    <w:rsid w:val="00DD649B"/>
    <w:rsid w:val="00DE0914"/>
    <w:rsid w:val="00DE3442"/>
    <w:rsid w:val="00DE7F72"/>
    <w:rsid w:val="00DF4217"/>
    <w:rsid w:val="00DF5D38"/>
    <w:rsid w:val="00E00A57"/>
    <w:rsid w:val="00E0192D"/>
    <w:rsid w:val="00E0225A"/>
    <w:rsid w:val="00E05CAB"/>
    <w:rsid w:val="00E05D2D"/>
    <w:rsid w:val="00E07D65"/>
    <w:rsid w:val="00E10541"/>
    <w:rsid w:val="00E1346A"/>
    <w:rsid w:val="00E13CDE"/>
    <w:rsid w:val="00E14945"/>
    <w:rsid w:val="00E209F7"/>
    <w:rsid w:val="00E22C6F"/>
    <w:rsid w:val="00E25B91"/>
    <w:rsid w:val="00E32414"/>
    <w:rsid w:val="00E4005E"/>
    <w:rsid w:val="00E51987"/>
    <w:rsid w:val="00E51F7F"/>
    <w:rsid w:val="00E52345"/>
    <w:rsid w:val="00E53B07"/>
    <w:rsid w:val="00E54236"/>
    <w:rsid w:val="00E568B0"/>
    <w:rsid w:val="00E60954"/>
    <w:rsid w:val="00E620EA"/>
    <w:rsid w:val="00E661B2"/>
    <w:rsid w:val="00E67640"/>
    <w:rsid w:val="00E7723A"/>
    <w:rsid w:val="00E772CD"/>
    <w:rsid w:val="00E801BE"/>
    <w:rsid w:val="00E81750"/>
    <w:rsid w:val="00E81FEE"/>
    <w:rsid w:val="00E8573C"/>
    <w:rsid w:val="00E86C38"/>
    <w:rsid w:val="00E934A9"/>
    <w:rsid w:val="00E948E0"/>
    <w:rsid w:val="00EA20C7"/>
    <w:rsid w:val="00EB71E2"/>
    <w:rsid w:val="00EC0C98"/>
    <w:rsid w:val="00EC2C04"/>
    <w:rsid w:val="00EC3496"/>
    <w:rsid w:val="00EC4BB5"/>
    <w:rsid w:val="00EC4C04"/>
    <w:rsid w:val="00EC6BEC"/>
    <w:rsid w:val="00EE0DE3"/>
    <w:rsid w:val="00EE3117"/>
    <w:rsid w:val="00EE428F"/>
    <w:rsid w:val="00EE498E"/>
    <w:rsid w:val="00EE64ED"/>
    <w:rsid w:val="00EF065B"/>
    <w:rsid w:val="00EF1955"/>
    <w:rsid w:val="00EF66D6"/>
    <w:rsid w:val="00F0092F"/>
    <w:rsid w:val="00F05DC5"/>
    <w:rsid w:val="00F07D3F"/>
    <w:rsid w:val="00F11F92"/>
    <w:rsid w:val="00F1591B"/>
    <w:rsid w:val="00F207EC"/>
    <w:rsid w:val="00F20BBC"/>
    <w:rsid w:val="00F24B5E"/>
    <w:rsid w:val="00F2530B"/>
    <w:rsid w:val="00F26514"/>
    <w:rsid w:val="00F2690E"/>
    <w:rsid w:val="00F3223A"/>
    <w:rsid w:val="00F32964"/>
    <w:rsid w:val="00F35E0A"/>
    <w:rsid w:val="00F36148"/>
    <w:rsid w:val="00F40E40"/>
    <w:rsid w:val="00F410FD"/>
    <w:rsid w:val="00F420AA"/>
    <w:rsid w:val="00F435BB"/>
    <w:rsid w:val="00F468E1"/>
    <w:rsid w:val="00F52105"/>
    <w:rsid w:val="00F52378"/>
    <w:rsid w:val="00F542BA"/>
    <w:rsid w:val="00F56291"/>
    <w:rsid w:val="00F65182"/>
    <w:rsid w:val="00F70697"/>
    <w:rsid w:val="00F708EF"/>
    <w:rsid w:val="00F72BC7"/>
    <w:rsid w:val="00F74557"/>
    <w:rsid w:val="00F74E67"/>
    <w:rsid w:val="00F82E6D"/>
    <w:rsid w:val="00F86E00"/>
    <w:rsid w:val="00F87107"/>
    <w:rsid w:val="00F94ABD"/>
    <w:rsid w:val="00FA2276"/>
    <w:rsid w:val="00FA5FA1"/>
    <w:rsid w:val="00FB7CCE"/>
    <w:rsid w:val="00FD2DB7"/>
    <w:rsid w:val="00FD5D3A"/>
    <w:rsid w:val="00FE6CE4"/>
    <w:rsid w:val="00FF0AC3"/>
    <w:rsid w:val="00FF1F96"/>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F7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eastAsia="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54F75"/>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A54F75"/>
    <w:pPr>
      <w:spacing w:line="480" w:lineRule="auto"/>
      <w:ind w:left="720" w:hanging="720"/>
    </w:pPr>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 w:type="character" w:styleId="Hyperlink">
    <w:name w:val="Hyperlink"/>
    <w:basedOn w:val="DefaultParagraphFont"/>
    <w:uiPriority w:val="99"/>
    <w:semiHidden/>
    <w:unhideWhenUsed/>
    <w:rsid w:val="004E731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microsoft.com/office/2018/08/relationships/commentsExtensible" Target="commentsExtensible.xml"/><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emf"/><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8</TotalTime>
  <Pages>25</Pages>
  <Words>21062</Words>
  <Characters>120058</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307</cp:revision>
  <dcterms:created xsi:type="dcterms:W3CDTF">2023-06-26T12:20:00Z</dcterms:created>
  <dcterms:modified xsi:type="dcterms:W3CDTF">2023-07-18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